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5F53" w:rsidRDefault="000D1ABF" w:rsidP="00A05F53">
      <w:pPr>
        <w:tabs>
          <w:tab w:val="left" w:pos="426"/>
        </w:tabs>
        <w:jc w:val="center"/>
        <w:rPr>
          <w:b/>
          <w:lang w:val="id-ID"/>
        </w:rPr>
      </w:pPr>
      <w:r>
        <w:rPr>
          <w:b/>
          <w:lang w:val="id-ID"/>
        </w:rPr>
        <w:t>MENTORING</w:t>
      </w:r>
      <w:r w:rsidR="00A05F53" w:rsidRPr="003105EB">
        <w:rPr>
          <w:b/>
          <w:lang w:val="id-ID"/>
        </w:rPr>
        <w:t xml:space="preserve"> </w:t>
      </w:r>
      <w:r>
        <w:rPr>
          <w:b/>
          <w:lang w:val="id-ID"/>
        </w:rPr>
        <w:t>OLAH</w:t>
      </w:r>
      <w:r w:rsidR="0021593E">
        <w:rPr>
          <w:b/>
          <w:lang w:val="id-ID"/>
        </w:rPr>
        <w:t xml:space="preserve"> WEBSITE BERBASIS INTERNET</w:t>
      </w:r>
      <w:r w:rsidR="00A05F53">
        <w:rPr>
          <w:b/>
          <w:lang w:val="id-ID"/>
        </w:rPr>
        <w:t xml:space="preserve"> DINAS DSP3A</w:t>
      </w:r>
    </w:p>
    <w:p w:rsidR="00A05F53" w:rsidRPr="00D06A56" w:rsidRDefault="00A05F53" w:rsidP="001B023E">
      <w:pPr>
        <w:jc w:val="center"/>
        <w:rPr>
          <w:b/>
        </w:rPr>
      </w:pPr>
    </w:p>
    <w:p w:rsidR="00D56051" w:rsidRPr="00627B70" w:rsidRDefault="00D56051" w:rsidP="00D56051">
      <w:pPr>
        <w:tabs>
          <w:tab w:val="left" w:pos="709"/>
        </w:tabs>
        <w:jc w:val="center"/>
        <w:rPr>
          <w:b/>
          <w:color w:val="FF0000"/>
          <w:sz w:val="22"/>
          <w:szCs w:val="22"/>
        </w:rPr>
      </w:pPr>
    </w:p>
    <w:p w:rsidR="0032128D" w:rsidRPr="00627B70" w:rsidRDefault="0032128D" w:rsidP="0032128D">
      <w:pPr>
        <w:tabs>
          <w:tab w:val="left" w:pos="709"/>
        </w:tabs>
        <w:jc w:val="center"/>
        <w:rPr>
          <w:b/>
          <w:sz w:val="22"/>
          <w:szCs w:val="22"/>
          <w:lang w:val="id-ID"/>
        </w:rPr>
      </w:pPr>
      <w:r>
        <w:rPr>
          <w:b/>
          <w:sz w:val="22"/>
          <w:szCs w:val="22"/>
          <w:lang w:val="id-ID"/>
        </w:rPr>
        <w:t>Yuliana</w:t>
      </w:r>
      <w:r w:rsidRPr="00627B70">
        <w:rPr>
          <w:b/>
          <w:sz w:val="22"/>
          <w:szCs w:val="22"/>
          <w:vertAlign w:val="superscript"/>
          <w:lang w:val="id-ID"/>
        </w:rPr>
        <w:t>1</w:t>
      </w:r>
      <w:r>
        <w:rPr>
          <w:b/>
          <w:sz w:val="22"/>
          <w:szCs w:val="22"/>
          <w:lang w:val="id-ID"/>
        </w:rPr>
        <w:t xml:space="preserve">, </w:t>
      </w:r>
      <w:r w:rsidR="000D1ABF" w:rsidRPr="0030554F">
        <w:rPr>
          <w:b/>
        </w:rPr>
        <w:t>Christian Cahyaningtyas</w:t>
      </w:r>
      <w:r w:rsidRPr="00627B70">
        <w:rPr>
          <w:b/>
          <w:sz w:val="22"/>
          <w:szCs w:val="22"/>
          <w:vertAlign w:val="superscript"/>
          <w:lang w:val="id-ID"/>
        </w:rPr>
        <w:t>2</w:t>
      </w:r>
      <w:r>
        <w:rPr>
          <w:b/>
          <w:sz w:val="22"/>
          <w:szCs w:val="22"/>
          <w:lang w:val="id-ID"/>
        </w:rPr>
        <w:t xml:space="preserve">, </w:t>
      </w:r>
      <w:r w:rsidR="000D1ABF">
        <w:rPr>
          <w:b/>
          <w:sz w:val="22"/>
          <w:szCs w:val="22"/>
          <w:lang w:val="id-ID"/>
        </w:rPr>
        <w:t>Candra Gudiato</w:t>
      </w:r>
      <w:r w:rsidR="000D1ABF" w:rsidRPr="00627B70">
        <w:rPr>
          <w:b/>
          <w:sz w:val="22"/>
          <w:szCs w:val="22"/>
          <w:vertAlign w:val="superscript"/>
          <w:lang w:val="id-ID"/>
        </w:rPr>
        <w:t xml:space="preserve"> </w:t>
      </w:r>
      <w:r w:rsidRPr="00627B70">
        <w:rPr>
          <w:b/>
          <w:sz w:val="22"/>
          <w:szCs w:val="22"/>
          <w:vertAlign w:val="superscript"/>
          <w:lang w:val="id-ID"/>
        </w:rPr>
        <w:t>3</w:t>
      </w:r>
      <w:r w:rsidRPr="00627B70">
        <w:rPr>
          <w:b/>
          <w:sz w:val="22"/>
          <w:szCs w:val="22"/>
          <w:lang w:val="id-ID"/>
        </w:rPr>
        <w:t xml:space="preserve"> </w:t>
      </w:r>
      <w:r w:rsidR="00D83D5D">
        <w:rPr>
          <w:b/>
          <w:sz w:val="22"/>
          <w:szCs w:val="22"/>
          <w:lang w:val="id-ID"/>
        </w:rPr>
        <w:t>Santi Thomas</w:t>
      </w:r>
      <w:r w:rsidR="00FF5FBC">
        <w:rPr>
          <w:b/>
          <w:sz w:val="22"/>
          <w:szCs w:val="22"/>
          <w:vertAlign w:val="superscript"/>
          <w:lang w:val="id-ID"/>
        </w:rPr>
        <w:t>4</w:t>
      </w:r>
    </w:p>
    <w:p w:rsidR="0032128D" w:rsidRDefault="0032128D" w:rsidP="0032128D">
      <w:pPr>
        <w:tabs>
          <w:tab w:val="left" w:pos="709"/>
        </w:tabs>
        <w:jc w:val="center"/>
        <w:rPr>
          <w:sz w:val="22"/>
          <w:szCs w:val="22"/>
          <w:lang w:val="id-ID"/>
        </w:rPr>
      </w:pPr>
      <w:r w:rsidRPr="00627B70">
        <w:rPr>
          <w:sz w:val="22"/>
          <w:szCs w:val="22"/>
          <w:vertAlign w:val="superscript"/>
          <w:lang w:val="id-ID"/>
        </w:rPr>
        <w:t>1</w:t>
      </w:r>
      <w:r>
        <w:rPr>
          <w:sz w:val="22"/>
          <w:szCs w:val="22"/>
          <w:lang w:val="id-ID"/>
        </w:rPr>
        <w:t>Teknologi Informasi, Institut Shanti Bhuana</w:t>
      </w:r>
    </w:p>
    <w:p w:rsidR="00BF5CC0" w:rsidRDefault="0032128D" w:rsidP="0032128D">
      <w:pPr>
        <w:tabs>
          <w:tab w:val="left" w:pos="709"/>
        </w:tabs>
        <w:jc w:val="center"/>
        <w:rPr>
          <w:sz w:val="22"/>
          <w:szCs w:val="22"/>
          <w:vertAlign w:val="superscript"/>
          <w:lang w:val="id-ID"/>
        </w:rPr>
      </w:pPr>
      <w:r w:rsidRPr="00627B70">
        <w:rPr>
          <w:sz w:val="22"/>
          <w:szCs w:val="22"/>
          <w:vertAlign w:val="superscript"/>
          <w:lang w:val="id-ID"/>
        </w:rPr>
        <w:t>2</w:t>
      </w:r>
      <w:r w:rsidR="00BF5CC0">
        <w:rPr>
          <w:sz w:val="22"/>
          <w:szCs w:val="22"/>
          <w:lang w:val="id-ID"/>
        </w:rPr>
        <w:t>Teknologi Informasi, Institut Shanti Bhuana</w:t>
      </w:r>
      <w:r w:rsidR="00BF5CC0">
        <w:rPr>
          <w:sz w:val="22"/>
          <w:szCs w:val="22"/>
          <w:vertAlign w:val="superscript"/>
          <w:lang w:val="id-ID"/>
        </w:rPr>
        <w:t xml:space="preserve"> </w:t>
      </w:r>
    </w:p>
    <w:p w:rsidR="0032128D" w:rsidRPr="00627B70" w:rsidRDefault="0032128D" w:rsidP="0032128D">
      <w:pPr>
        <w:tabs>
          <w:tab w:val="left" w:pos="709"/>
        </w:tabs>
        <w:jc w:val="center"/>
        <w:rPr>
          <w:sz w:val="22"/>
          <w:szCs w:val="22"/>
          <w:lang w:val="id-ID"/>
        </w:rPr>
      </w:pPr>
      <w:r>
        <w:rPr>
          <w:sz w:val="22"/>
          <w:szCs w:val="22"/>
          <w:vertAlign w:val="superscript"/>
          <w:lang w:val="id-ID"/>
        </w:rPr>
        <w:t>3</w:t>
      </w:r>
      <w:r w:rsidR="00BF5CC0">
        <w:rPr>
          <w:sz w:val="22"/>
          <w:szCs w:val="22"/>
          <w:lang w:val="id-ID"/>
        </w:rPr>
        <w:t>Teknologi Informasi, Institut Shanti Bhuana</w:t>
      </w:r>
    </w:p>
    <w:p w:rsidR="0032128D" w:rsidRPr="00627B70" w:rsidRDefault="0032128D" w:rsidP="0032128D">
      <w:pPr>
        <w:tabs>
          <w:tab w:val="left" w:pos="709"/>
        </w:tabs>
        <w:jc w:val="center"/>
        <w:rPr>
          <w:sz w:val="22"/>
          <w:szCs w:val="22"/>
          <w:lang w:val="id-ID"/>
        </w:rPr>
      </w:pPr>
      <w:r w:rsidRPr="00627B70">
        <w:rPr>
          <w:i/>
          <w:sz w:val="22"/>
          <w:szCs w:val="22"/>
          <w:lang w:val="id-ID"/>
        </w:rPr>
        <w:t>email</w:t>
      </w:r>
      <w:r>
        <w:rPr>
          <w:sz w:val="22"/>
          <w:szCs w:val="22"/>
          <w:lang w:val="id-ID"/>
        </w:rPr>
        <w:t>: yuliana@shantibhuana.ac.id</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Default="00D56051" w:rsidP="00D56051">
      <w:pPr>
        <w:tabs>
          <w:tab w:val="left" w:pos="709"/>
        </w:tabs>
        <w:jc w:val="center"/>
        <w:rPr>
          <w:color w:val="FF0000"/>
          <w:sz w:val="22"/>
          <w:szCs w:val="22"/>
        </w:rPr>
      </w:pPr>
    </w:p>
    <w:p w:rsidR="00E65599" w:rsidRPr="00627B70" w:rsidRDefault="00E65599" w:rsidP="00D56051">
      <w:pPr>
        <w:tabs>
          <w:tab w:val="left" w:pos="709"/>
        </w:tabs>
        <w:jc w:val="center"/>
        <w:rPr>
          <w:color w:val="FF0000"/>
          <w:sz w:val="22"/>
          <w:szCs w:val="22"/>
        </w:rPr>
      </w:pPr>
    </w:p>
    <w:p w:rsidR="00234174" w:rsidRDefault="00431BCC" w:rsidP="002F3F90">
      <w:pPr>
        <w:jc w:val="both"/>
        <w:rPr>
          <w:rStyle w:val="hps"/>
          <w:color w:val="FF0000"/>
          <w:sz w:val="22"/>
          <w:szCs w:val="22"/>
          <w:lang w:val="en"/>
        </w:rPr>
      </w:pPr>
      <w:r w:rsidRPr="002F3F90">
        <w:rPr>
          <w:rStyle w:val="hps"/>
          <w:b/>
          <w:sz w:val="22"/>
          <w:szCs w:val="22"/>
          <w:lang w:val="en"/>
        </w:rPr>
        <w:t>Abstract:</w:t>
      </w:r>
      <w:r w:rsidRPr="002F3F90">
        <w:rPr>
          <w:rStyle w:val="hps"/>
          <w:sz w:val="22"/>
          <w:szCs w:val="22"/>
          <w:lang w:val="en"/>
        </w:rPr>
        <w:t xml:space="preserve"> </w:t>
      </w:r>
    </w:p>
    <w:p w:rsidR="009C5DCE" w:rsidRPr="00234174" w:rsidRDefault="00234174" w:rsidP="00FC5F12">
      <w:pPr>
        <w:jc w:val="both"/>
        <w:rPr>
          <w:rStyle w:val="hps"/>
          <w:color w:val="FF0000"/>
          <w:sz w:val="22"/>
          <w:szCs w:val="22"/>
          <w:lang w:val="en"/>
        </w:rPr>
      </w:pPr>
      <w:r w:rsidRPr="00234174">
        <w:rPr>
          <w:sz w:val="22"/>
          <w:szCs w:val="22"/>
          <w:lang w:val="en"/>
        </w:rPr>
        <w:t xml:space="preserve">Technology plays an important role in improving the progress of a region, especially areas that are remote and far from the center of economic growth. Through website technology which is the fastest and widest media in presenting and accommodating information. For government agencies, the Social Service, Women's Empowerment and Child Protection of Bengkayang Regency in a region, technology is very much needed, in addition to being a promotional media, it also displays the profile and activities of the service program. The purpose of this service is to carry out mentoring for admins to manage websites, in this case it is one of the service devices that has minimal knowledge about web management by utilizing website technology, totaling 4 people. The results of this website mentoring are Mentoring for Admins/Operators, Explanation of Website Functions, Introduction to WordPress Dashboard Features, Collecting and preparing Data and Information for use in creating Social Media Content, Introduction to Manual Books as Learning Modules in using the WordPress Dashboard. Introduction and explanation of Cpanel </w:t>
      </w:r>
      <w:r w:rsidRPr="00234174">
        <w:rPr>
          <w:rStyle w:val="ListParagraphChar"/>
          <w:lang w:val="en"/>
        </w:rPr>
        <w:t>and Hpanel.</w:t>
      </w:r>
      <w:r w:rsidR="00431BCC" w:rsidRPr="00234174">
        <w:rPr>
          <w:rStyle w:val="ListParagraphChar"/>
        </w:rPr>
        <w:br/>
      </w:r>
    </w:p>
    <w:p w:rsidR="00431BCC" w:rsidRPr="00234174" w:rsidRDefault="00431BCC" w:rsidP="00431BCC">
      <w:pPr>
        <w:jc w:val="both"/>
        <w:rPr>
          <w:sz w:val="22"/>
          <w:szCs w:val="22"/>
        </w:rPr>
      </w:pPr>
      <w:r w:rsidRPr="00234174">
        <w:rPr>
          <w:rStyle w:val="hps"/>
          <w:b/>
          <w:sz w:val="22"/>
          <w:szCs w:val="22"/>
          <w:lang w:val="en"/>
        </w:rPr>
        <w:t>Keyword</w:t>
      </w:r>
      <w:r w:rsidRPr="00234174">
        <w:rPr>
          <w:b/>
          <w:sz w:val="22"/>
          <w:szCs w:val="22"/>
          <w:lang w:val="id-ID"/>
        </w:rPr>
        <w:t>s:</w:t>
      </w:r>
      <w:r w:rsidRPr="00234174">
        <w:rPr>
          <w:sz w:val="22"/>
          <w:szCs w:val="22"/>
          <w:lang w:val="en"/>
        </w:rPr>
        <w:t xml:space="preserve"> </w:t>
      </w:r>
      <w:r w:rsidR="00234174" w:rsidRPr="00234174">
        <w:rPr>
          <w:sz w:val="22"/>
          <w:szCs w:val="22"/>
          <w:lang w:val="id-ID"/>
        </w:rPr>
        <w:t>CMS Wordpress;</w:t>
      </w:r>
      <w:r w:rsidR="00FC5F12">
        <w:rPr>
          <w:sz w:val="22"/>
          <w:szCs w:val="22"/>
          <w:lang w:val="id-ID"/>
        </w:rPr>
        <w:t xml:space="preserve"> Company Profile;</w:t>
      </w:r>
      <w:r w:rsidR="00234174" w:rsidRPr="00234174">
        <w:rPr>
          <w:sz w:val="22"/>
          <w:szCs w:val="22"/>
          <w:lang w:val="id-ID"/>
        </w:rPr>
        <w:t xml:space="preserve"> Internet; Mentoring</w:t>
      </w:r>
      <w:r w:rsidR="002F3F90" w:rsidRPr="00234174">
        <w:rPr>
          <w:sz w:val="22"/>
          <w:szCs w:val="22"/>
          <w:lang w:val="id-ID"/>
        </w:rPr>
        <w:t xml:space="preserve">; </w:t>
      </w:r>
      <w:r w:rsidR="00234174" w:rsidRPr="00234174">
        <w:rPr>
          <w:sz w:val="22"/>
          <w:szCs w:val="22"/>
          <w:lang w:val="id-ID"/>
        </w:rPr>
        <w:t>Website</w:t>
      </w:r>
    </w:p>
    <w:p w:rsidR="00431BCC" w:rsidRPr="00627B70" w:rsidRDefault="00431BCC" w:rsidP="00431BCC">
      <w:pPr>
        <w:tabs>
          <w:tab w:val="left" w:pos="709"/>
        </w:tabs>
        <w:jc w:val="center"/>
        <w:rPr>
          <w:sz w:val="22"/>
          <w:szCs w:val="22"/>
        </w:rPr>
      </w:pPr>
    </w:p>
    <w:p w:rsidR="00431BCC" w:rsidRPr="00627B70" w:rsidRDefault="00431BCC" w:rsidP="00431BCC">
      <w:pPr>
        <w:tabs>
          <w:tab w:val="left" w:pos="709"/>
        </w:tabs>
        <w:jc w:val="center"/>
        <w:rPr>
          <w:sz w:val="22"/>
          <w:szCs w:val="22"/>
        </w:rPr>
      </w:pPr>
    </w:p>
    <w:p w:rsidR="00E02CDB" w:rsidRPr="00620F17" w:rsidRDefault="00431BCC" w:rsidP="009E38B5">
      <w:pPr>
        <w:jc w:val="both"/>
        <w:rPr>
          <w:sz w:val="22"/>
          <w:lang w:val="id-ID"/>
        </w:rPr>
      </w:pPr>
      <w:r w:rsidRPr="00627B70">
        <w:rPr>
          <w:b/>
          <w:sz w:val="22"/>
          <w:szCs w:val="22"/>
        </w:rPr>
        <w:t>Abstrak:</w:t>
      </w:r>
      <w:r w:rsidR="00B5306F" w:rsidRPr="00B5306F">
        <w:t xml:space="preserve"> </w:t>
      </w:r>
      <w:r w:rsidR="007B5F5A" w:rsidRPr="007B5F5A">
        <w:rPr>
          <w:sz w:val="22"/>
          <w:lang w:val="id-ID"/>
        </w:rPr>
        <w:t>Te</w:t>
      </w:r>
      <w:r w:rsidR="00EC7D6A">
        <w:rPr>
          <w:sz w:val="22"/>
          <w:lang w:val="id-ID"/>
        </w:rPr>
        <w:t xml:space="preserve">knologi berperan penting dalam </w:t>
      </w:r>
      <w:r w:rsidR="007B5F5A" w:rsidRPr="007B5F5A">
        <w:rPr>
          <w:sz w:val="22"/>
          <w:lang w:val="id-ID"/>
        </w:rPr>
        <w:t>meningka</w:t>
      </w:r>
      <w:r w:rsidR="00EC7D6A">
        <w:rPr>
          <w:sz w:val="22"/>
          <w:lang w:val="id-ID"/>
        </w:rPr>
        <w:t>tkan kemajuan suatu daerah, apa</w:t>
      </w:r>
      <w:r w:rsidR="007B5F5A" w:rsidRPr="007B5F5A">
        <w:rPr>
          <w:sz w:val="22"/>
          <w:lang w:val="id-ID"/>
        </w:rPr>
        <w:t xml:space="preserve">lagi daerah yang lokasinya terpencil dan jauh </w:t>
      </w:r>
      <w:r w:rsidR="00EC7D6A">
        <w:rPr>
          <w:sz w:val="22"/>
          <w:lang w:val="id-ID"/>
        </w:rPr>
        <w:t>dari pusat pertumbuhan ekonomi.</w:t>
      </w:r>
      <w:r w:rsidR="007B5F5A" w:rsidRPr="007B5F5A">
        <w:rPr>
          <w:sz w:val="22"/>
          <w:lang w:val="id-ID"/>
        </w:rPr>
        <w:t xml:space="preserve"> </w:t>
      </w:r>
      <w:r w:rsidR="00EC7D6A">
        <w:rPr>
          <w:sz w:val="22"/>
          <w:lang w:val="id-ID"/>
        </w:rPr>
        <w:t xml:space="preserve">Melalui Teknologi website yang merupakan media tercepat </w:t>
      </w:r>
      <w:r w:rsidR="007B5F5A" w:rsidRPr="007B5F5A">
        <w:rPr>
          <w:sz w:val="22"/>
          <w:lang w:val="id-ID"/>
        </w:rPr>
        <w:t xml:space="preserve">dan terluas dalam menyajikan dan menampung informasi. Bagi </w:t>
      </w:r>
      <w:r w:rsidR="00EC7D6A">
        <w:rPr>
          <w:sz w:val="22"/>
          <w:lang w:val="id-ID"/>
        </w:rPr>
        <w:t>instansi pemerintah</w:t>
      </w:r>
      <w:r w:rsidR="007B5F5A" w:rsidRPr="007B5F5A">
        <w:rPr>
          <w:sz w:val="22"/>
          <w:lang w:val="id-ID"/>
        </w:rPr>
        <w:t xml:space="preserve"> Dinas Sosial, Pemberdayaan Perempuan dan Perlindungan Anak Kabupaten Bengkayang di suatu daerah,  teknologi sangat dibutuhkan, selain sebagai media promosi, juga menampilkan profil dan kegiatan program dinas. </w:t>
      </w:r>
      <w:r w:rsidR="009E38B5">
        <w:rPr>
          <w:sz w:val="22"/>
          <w:lang w:val="id-ID"/>
        </w:rPr>
        <w:t xml:space="preserve">Tujuan pengabdian ini adalah untuk melaksanakan mentoring kepada </w:t>
      </w:r>
      <w:r w:rsidR="007B5F5A" w:rsidRPr="007B5F5A">
        <w:rPr>
          <w:sz w:val="22"/>
          <w:lang w:val="id-ID"/>
        </w:rPr>
        <w:t>admin untuk mengelola website, dalam hal ini adalah salah satu perangkat dinas yang minim peng</w:t>
      </w:r>
      <w:r w:rsidR="009E38B5">
        <w:rPr>
          <w:sz w:val="22"/>
          <w:lang w:val="id-ID"/>
        </w:rPr>
        <w:t>etahuan tentang pengelolaan web dengan memanfaatkan teknologi website</w:t>
      </w:r>
      <w:r w:rsidR="00F734C5">
        <w:rPr>
          <w:sz w:val="22"/>
          <w:lang w:val="id-ID"/>
        </w:rPr>
        <w:t xml:space="preserve"> yang berjumlah 4 orang</w:t>
      </w:r>
      <w:r w:rsidR="00AE54F2">
        <w:rPr>
          <w:sz w:val="22"/>
          <w:lang w:val="id-ID"/>
        </w:rPr>
        <w:t>.</w:t>
      </w:r>
      <w:r w:rsidR="009E38B5">
        <w:rPr>
          <w:sz w:val="22"/>
          <w:lang w:val="id-ID"/>
        </w:rPr>
        <w:t xml:space="preserve"> Hasil mentoring ola</w:t>
      </w:r>
      <w:r w:rsidR="00EC7D6A">
        <w:rPr>
          <w:sz w:val="22"/>
          <w:lang w:val="id-ID"/>
        </w:rPr>
        <w:t xml:space="preserve">h website ini yaitu </w:t>
      </w:r>
      <w:r w:rsidR="009E38B5" w:rsidRPr="009E38B5">
        <w:rPr>
          <w:sz w:val="22"/>
          <w:lang w:val="id-ID"/>
        </w:rPr>
        <w:t>Pendamping</w:t>
      </w:r>
      <w:r w:rsidR="00EC7D6A">
        <w:rPr>
          <w:sz w:val="22"/>
          <w:lang w:val="id-ID"/>
        </w:rPr>
        <w:t xml:space="preserve">an kepada Admin/Operator, </w:t>
      </w:r>
      <w:r w:rsidR="009E38B5" w:rsidRPr="009E38B5">
        <w:rPr>
          <w:sz w:val="22"/>
          <w:lang w:val="id-ID"/>
        </w:rPr>
        <w:t>Pemaparan Fungsi Website, Pengenalan Fitur Dashboa</w:t>
      </w:r>
      <w:r w:rsidR="00EC7D6A">
        <w:rPr>
          <w:sz w:val="22"/>
          <w:lang w:val="id-ID"/>
        </w:rPr>
        <w:t xml:space="preserve">rd </w:t>
      </w:r>
      <w:r w:rsidR="00EC7D6A" w:rsidRPr="009E38B5">
        <w:rPr>
          <w:sz w:val="22"/>
          <w:lang w:val="id-ID"/>
        </w:rPr>
        <w:t>wordpress</w:t>
      </w:r>
      <w:r w:rsidR="00EC7D6A">
        <w:rPr>
          <w:sz w:val="22"/>
          <w:lang w:val="id-ID"/>
        </w:rPr>
        <w:t>, Mengumpulkan dan mempersiap</w:t>
      </w:r>
      <w:r w:rsidR="009E38B5" w:rsidRPr="009E38B5">
        <w:rPr>
          <w:sz w:val="22"/>
          <w:lang w:val="id-ID"/>
        </w:rPr>
        <w:t>k</w:t>
      </w:r>
      <w:r w:rsidR="00EC7D6A">
        <w:rPr>
          <w:sz w:val="22"/>
          <w:lang w:val="id-ID"/>
        </w:rPr>
        <w:t xml:space="preserve">an Data dan Informasi untuk digunakan dalam pembuatan Konten Sosial Media, </w:t>
      </w:r>
      <w:r w:rsidR="009E38B5" w:rsidRPr="009E38B5">
        <w:rPr>
          <w:sz w:val="22"/>
          <w:lang w:val="id-ID"/>
        </w:rPr>
        <w:t>Pengenalan Manual Book sebagai Modul Pembelajaran dalam penggunaaan</w:t>
      </w:r>
      <w:r w:rsidR="00EC7D6A">
        <w:rPr>
          <w:sz w:val="22"/>
          <w:lang w:val="id-ID"/>
        </w:rPr>
        <w:t xml:space="preserve"> Dashboard Wordpress. </w:t>
      </w:r>
      <w:r w:rsidR="009E38B5" w:rsidRPr="009E38B5">
        <w:rPr>
          <w:sz w:val="22"/>
          <w:lang w:val="id-ID"/>
        </w:rPr>
        <w:t>Pengenalan dan penjelasan Cpanel dan Hpanel</w:t>
      </w:r>
      <w:r w:rsidR="00EC7D6A">
        <w:rPr>
          <w:sz w:val="22"/>
          <w:lang w:val="id-ID"/>
        </w:rPr>
        <w:t>.</w:t>
      </w:r>
    </w:p>
    <w:p w:rsidR="00B5306F" w:rsidRPr="007F5CA2" w:rsidRDefault="00B5306F" w:rsidP="00431BCC">
      <w:pPr>
        <w:jc w:val="both"/>
        <w:rPr>
          <w:b/>
          <w:sz w:val="20"/>
          <w:szCs w:val="22"/>
        </w:rPr>
      </w:pPr>
    </w:p>
    <w:p w:rsidR="00D56051" w:rsidRPr="00627B70" w:rsidRDefault="00431BCC" w:rsidP="00431BCC">
      <w:pPr>
        <w:jc w:val="both"/>
        <w:rPr>
          <w:sz w:val="22"/>
          <w:szCs w:val="22"/>
          <w:lang w:val="id-ID"/>
        </w:rPr>
      </w:pPr>
      <w:r w:rsidRPr="00627B70">
        <w:rPr>
          <w:b/>
          <w:sz w:val="22"/>
          <w:szCs w:val="22"/>
        </w:rPr>
        <w:t>Kata kunci:</w:t>
      </w:r>
      <w:r w:rsidRPr="00627B70">
        <w:rPr>
          <w:sz w:val="22"/>
          <w:szCs w:val="22"/>
        </w:rPr>
        <w:t xml:space="preserve"> </w:t>
      </w:r>
      <w:r w:rsidR="00FC5F12">
        <w:rPr>
          <w:sz w:val="22"/>
          <w:szCs w:val="22"/>
          <w:lang w:val="id-ID"/>
        </w:rPr>
        <w:t>CMS Wordpress</w:t>
      </w:r>
      <w:r>
        <w:rPr>
          <w:sz w:val="22"/>
          <w:szCs w:val="22"/>
          <w:lang w:val="de-DE"/>
        </w:rPr>
        <w:t>;</w:t>
      </w:r>
      <w:r w:rsidRPr="00627B70">
        <w:rPr>
          <w:sz w:val="22"/>
          <w:szCs w:val="22"/>
          <w:lang w:val="de-DE"/>
        </w:rPr>
        <w:t xml:space="preserve"> </w:t>
      </w:r>
      <w:r w:rsidR="007B5F5A">
        <w:rPr>
          <w:sz w:val="22"/>
          <w:szCs w:val="22"/>
          <w:lang w:val="id-ID"/>
        </w:rPr>
        <w:t>Company Profile</w:t>
      </w:r>
      <w:r w:rsidR="00E02CDB">
        <w:rPr>
          <w:sz w:val="22"/>
          <w:szCs w:val="22"/>
          <w:lang w:val="id-ID"/>
        </w:rPr>
        <w:t xml:space="preserve">; </w:t>
      </w:r>
      <w:r w:rsidR="00FC5F12" w:rsidRPr="00234174">
        <w:rPr>
          <w:sz w:val="22"/>
          <w:szCs w:val="22"/>
          <w:lang w:val="id-ID"/>
        </w:rPr>
        <w:t>Internet; Mentoring; Website</w:t>
      </w:r>
    </w:p>
    <w:p w:rsidR="00D56051" w:rsidRPr="00627B70" w:rsidRDefault="00D56051" w:rsidP="00DF2065">
      <w:pPr>
        <w:jc w:val="both"/>
        <w:rPr>
          <w:sz w:val="22"/>
          <w:szCs w:val="22"/>
          <w:lang w:val="id-ID"/>
        </w:rPr>
      </w:pPr>
    </w:p>
    <w:p w:rsidR="00E65599" w:rsidRDefault="00E65599" w:rsidP="00DF2065">
      <w:pPr>
        <w:jc w:val="both"/>
        <w:rPr>
          <w:sz w:val="22"/>
          <w:szCs w:val="22"/>
        </w:rPr>
      </w:pPr>
    </w:p>
    <w:p w:rsidR="00E65599" w:rsidRDefault="00E65599" w:rsidP="00DF2065">
      <w:pPr>
        <w:jc w:val="both"/>
        <w:rPr>
          <w:sz w:val="22"/>
          <w:szCs w:val="22"/>
        </w:rPr>
      </w:pPr>
    </w:p>
    <w:p w:rsidR="00E65599" w:rsidRPr="00431BCC" w:rsidRDefault="00E65599" w:rsidP="00DF2065">
      <w:pPr>
        <w:jc w:val="both"/>
        <w:rPr>
          <w:sz w:val="22"/>
          <w:szCs w:val="22"/>
        </w:rPr>
        <w:sectPr w:rsidR="00E65599" w:rsidRPr="00431BCC" w:rsidSect="00E65599">
          <w:type w:val="continuous"/>
          <w:pgSz w:w="11907" w:h="16839" w:code="9"/>
          <w:pgMar w:top="2268" w:right="1701" w:bottom="1701" w:left="1701" w:header="720" w:footer="720" w:gutter="0"/>
          <w:pgNumType w:start="401"/>
          <w:cols w:space="454"/>
          <w:docGrid w:linePitch="360"/>
        </w:sectPr>
      </w:pPr>
    </w:p>
    <w:p w:rsidR="001A467C" w:rsidRPr="002E36A8" w:rsidRDefault="001A467C" w:rsidP="001A467C">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rsidR="001A467C" w:rsidRPr="002E36A8" w:rsidRDefault="001A467C" w:rsidP="001A467C">
      <w:pPr>
        <w:autoSpaceDE w:val="0"/>
        <w:autoSpaceDN w:val="0"/>
        <w:adjustRightInd w:val="0"/>
        <w:jc w:val="both"/>
        <w:rPr>
          <w:b/>
          <w:lang w:val="id-ID"/>
        </w:rPr>
      </w:pPr>
    </w:p>
    <w:p w:rsidR="008518C5" w:rsidRDefault="007D144B" w:rsidP="007D144B">
      <w:pPr>
        <w:jc w:val="both"/>
        <w:rPr>
          <w:lang w:val="id-ID"/>
        </w:rPr>
      </w:pPr>
      <w:r w:rsidRPr="007D144B">
        <w:rPr>
          <w:lang w:val="id-ID"/>
        </w:rPr>
        <w:t xml:space="preserve">Dinas Sosial, Pemberdayaan Perempuan, dan Perlindungan Anak Kabupaten </w:t>
      </w:r>
      <w:r w:rsidRPr="007D144B">
        <w:rPr>
          <w:lang w:val="id-ID"/>
        </w:rPr>
        <w:lastRenderedPageBreak/>
        <w:t xml:space="preserve">Bengkayang dengan alamat jalan Guna Baru Trans Rangkang, Sebalo, Kec. Bengkayang, Kabupaten Bengkayang, Kalimantan Barat 79211 ini memiliki </w:t>
      </w:r>
      <w:r w:rsidRPr="007D144B">
        <w:rPr>
          <w:lang w:val="id-ID"/>
        </w:rPr>
        <w:lastRenderedPageBreak/>
        <w:t xml:space="preserve">slogan "Melayani Masyarakat dengan hati". </w:t>
      </w:r>
    </w:p>
    <w:p w:rsidR="002921C6" w:rsidRPr="002921C6" w:rsidRDefault="008518C5" w:rsidP="002921C6">
      <w:pPr>
        <w:jc w:val="both"/>
        <w:rPr>
          <w:lang w:val="id-ID"/>
        </w:rPr>
      </w:pPr>
      <w:r>
        <w:rPr>
          <w:lang w:val="id-ID"/>
        </w:rPr>
        <w:tab/>
      </w:r>
      <w:r w:rsidR="007D144B" w:rsidRPr="007D144B">
        <w:rPr>
          <w:lang w:val="id-ID"/>
        </w:rPr>
        <w:t>Dalam pela</w:t>
      </w:r>
      <w:r>
        <w:rPr>
          <w:lang w:val="id-ID"/>
        </w:rPr>
        <w:t>yanan yang dilaksanakan adalah m</w:t>
      </w:r>
      <w:r w:rsidR="007D144B" w:rsidRPr="007D144B">
        <w:rPr>
          <w:lang w:val="id-ID"/>
        </w:rPr>
        <w:t>enyelenggarakan dan mengkoordinasikan program dan kegiatan di bidang sosial, pemberdayaan perempuan, dan perlindungan anak. Meningkatkan kualitas hidup masyarakat terutama bagi perempuan dan anak melalui berbagai program sosial, pemberdayaan ekonomi, dan perlindungan hak-hak dasar. Menyediakan layanan dan fasilitas yang diperlukan bagi masyarakat yang membutuhkan seperti bantuan sosial, rehabilitasi sosial, dan peningkatan kesejahteraan sosial. Melakukan pengembangan sumber daya manusia terutama bagi para tenaga kerja sosial, pemberdayaan perempuan, dan perlindungan anak agar mampu memberikan pelayanan yang lebih baik dan berdaya saing. Menyediakan informasi, edukasi, dan sosialisasi kepada masyarakat tentang berbagai program sosial, pemberdayaan perempuan, dan perlindungan anak. Menjalin kerjasama dan kemitraan dengan lembaga-lembaga terkait dalam melaksanakan program dan kegiatan di bidang sosial, pemberdayaan perempuan, dan perlindungan anak.</w:t>
      </w:r>
    </w:p>
    <w:p w:rsidR="007D144B" w:rsidRDefault="008518C5" w:rsidP="001054F9">
      <w:pPr>
        <w:jc w:val="both"/>
        <w:rPr>
          <w:lang w:val="id-ID"/>
        </w:rPr>
      </w:pPr>
      <w:r>
        <w:rPr>
          <w:lang w:val="id-ID"/>
        </w:rPr>
        <w:tab/>
      </w:r>
      <w:r w:rsidR="007D144B">
        <w:rPr>
          <w:lang w:val="id-ID"/>
        </w:rPr>
        <w:t>Dalam pelaksanaan pelayanan kepada publik, terdapat 12</w:t>
      </w:r>
      <w:r>
        <w:rPr>
          <w:lang w:val="id-ID"/>
        </w:rPr>
        <w:t xml:space="preserve"> </w:t>
      </w:r>
      <w:r w:rsidR="007D144B">
        <w:rPr>
          <w:lang w:val="id-ID"/>
        </w:rPr>
        <w:t>program ke</w:t>
      </w:r>
      <w:r>
        <w:rPr>
          <w:lang w:val="id-ID"/>
        </w:rPr>
        <w:t xml:space="preserve">giatan yang masing masing di tangani oleh berbagai bidang yakni; Bagian Sekretariat, Bidang </w:t>
      </w:r>
      <w:r w:rsidRPr="008518C5">
        <w:rPr>
          <w:lang w:val="id-ID"/>
        </w:rPr>
        <w:t>Perlindungan, Jaminan dan Rehabilitasi Sosial, Pemberdayaan Sosial dan Fakir Miskin, Pemberdayaan Perempuan, Perlindungan Anak</w:t>
      </w:r>
      <w:r>
        <w:rPr>
          <w:lang w:val="id-ID"/>
        </w:rPr>
        <w:t xml:space="preserve">. Program atau kegiatan yang sering dilaksakan adalah diantaranya seperti; </w:t>
      </w:r>
      <w:r w:rsidR="001054F9">
        <w:rPr>
          <w:lang w:val="id-ID"/>
        </w:rPr>
        <w:t xml:space="preserve">1) </w:t>
      </w:r>
      <w:r w:rsidRPr="008518C5">
        <w:rPr>
          <w:lang w:val="id-ID"/>
        </w:rPr>
        <w:t>Program Penunjang Urusan Pemerintahan Daerah Kabupaten/Kota</w:t>
      </w:r>
      <w:r w:rsidR="001054F9">
        <w:rPr>
          <w:lang w:val="id-ID"/>
        </w:rPr>
        <w:t xml:space="preserve">, 2) </w:t>
      </w:r>
      <w:r w:rsidRPr="008518C5">
        <w:rPr>
          <w:lang w:val="id-ID"/>
        </w:rPr>
        <w:t>Program Pemberdayaan Sosial</w:t>
      </w:r>
      <w:r w:rsidR="001054F9">
        <w:rPr>
          <w:lang w:val="id-ID"/>
        </w:rPr>
        <w:t xml:space="preserve">, 3) </w:t>
      </w:r>
      <w:r w:rsidRPr="008518C5">
        <w:rPr>
          <w:lang w:val="id-ID"/>
        </w:rPr>
        <w:t>Program Penanganan Warga Negara Migran Korban Tindak Kekerasan</w:t>
      </w:r>
      <w:r w:rsidR="001054F9">
        <w:rPr>
          <w:lang w:val="id-ID"/>
        </w:rPr>
        <w:t xml:space="preserve">, 4) </w:t>
      </w:r>
      <w:r w:rsidRPr="008518C5">
        <w:rPr>
          <w:lang w:val="id-ID"/>
        </w:rPr>
        <w:t xml:space="preserve">Program </w:t>
      </w:r>
      <w:r w:rsidRPr="008518C5">
        <w:rPr>
          <w:lang w:val="id-ID"/>
        </w:rPr>
        <w:lastRenderedPageBreak/>
        <w:t>Rehabilitasi Sosial</w:t>
      </w:r>
      <w:r w:rsidR="001054F9">
        <w:rPr>
          <w:lang w:val="id-ID"/>
        </w:rPr>
        <w:t xml:space="preserve">, </w:t>
      </w:r>
      <w:r w:rsidR="001054F9" w:rsidRPr="001054F9">
        <w:rPr>
          <w:iCs/>
          <w:noProof/>
        </w:rPr>
        <w:t>5</w:t>
      </w:r>
      <w:r w:rsidR="001054F9" w:rsidRPr="001054F9">
        <w:rPr>
          <w:iCs/>
          <w:noProof/>
          <w:lang w:val="id-ID"/>
        </w:rPr>
        <w:t>)</w:t>
      </w:r>
      <w:r w:rsidR="001054F9" w:rsidRPr="001054F9">
        <w:rPr>
          <w:lang w:val="id-ID"/>
        </w:rPr>
        <w:t xml:space="preserve"> </w:t>
      </w:r>
      <w:r w:rsidRPr="008518C5">
        <w:rPr>
          <w:lang w:val="id-ID"/>
        </w:rPr>
        <w:t>Program Perlindungan Dan Jaminan Sosial</w:t>
      </w:r>
      <w:r w:rsidR="001054F9">
        <w:rPr>
          <w:lang w:val="id-ID"/>
        </w:rPr>
        <w:t xml:space="preserve">, </w:t>
      </w:r>
      <w:r w:rsidRPr="008518C5">
        <w:rPr>
          <w:lang w:val="id-ID"/>
        </w:rPr>
        <w:t>Program Penanganan Bencana</w:t>
      </w:r>
      <w:r w:rsidR="001054F9">
        <w:rPr>
          <w:lang w:val="id-ID"/>
        </w:rPr>
        <w:t xml:space="preserve">, 6) </w:t>
      </w:r>
      <w:r w:rsidRPr="008518C5">
        <w:rPr>
          <w:lang w:val="id-ID"/>
        </w:rPr>
        <w:t>Program Pengelolaan Taman Makam Pahlawan</w:t>
      </w:r>
      <w:r w:rsidR="001054F9">
        <w:rPr>
          <w:lang w:val="id-ID"/>
        </w:rPr>
        <w:t xml:space="preserve">, 7) </w:t>
      </w:r>
      <w:r w:rsidRPr="008518C5">
        <w:rPr>
          <w:lang w:val="id-ID"/>
        </w:rPr>
        <w:t>Program Pengarusutamaan Gender Dan Pemberdayaan Perempuan</w:t>
      </w:r>
      <w:r w:rsidR="001054F9">
        <w:rPr>
          <w:lang w:val="id-ID"/>
        </w:rPr>
        <w:t xml:space="preserve">,  8) </w:t>
      </w:r>
      <w:r w:rsidRPr="008518C5">
        <w:rPr>
          <w:lang w:val="id-ID"/>
        </w:rPr>
        <w:t>Program Perlindungan Perempuan</w:t>
      </w:r>
      <w:r w:rsidR="001054F9">
        <w:rPr>
          <w:lang w:val="id-ID"/>
        </w:rPr>
        <w:t xml:space="preserve">, 9) </w:t>
      </w:r>
      <w:r w:rsidRPr="008518C5">
        <w:rPr>
          <w:lang w:val="id-ID"/>
        </w:rPr>
        <w:t>Program Pengelolaan Sistem Data Gender Dan Anak</w:t>
      </w:r>
      <w:r w:rsidR="001054F9">
        <w:rPr>
          <w:lang w:val="id-ID"/>
        </w:rPr>
        <w:t xml:space="preserve">, 10) </w:t>
      </w:r>
      <w:r w:rsidRPr="008518C5">
        <w:rPr>
          <w:lang w:val="id-ID"/>
        </w:rPr>
        <w:t>Program Perlindungan Khusus Anak</w:t>
      </w:r>
      <w:r w:rsidR="001054F9">
        <w:rPr>
          <w:lang w:val="id-ID"/>
        </w:rPr>
        <w:t xml:space="preserve">, 11) </w:t>
      </w:r>
      <w:r w:rsidRPr="008518C5">
        <w:rPr>
          <w:lang w:val="id-ID"/>
        </w:rPr>
        <w:t>Program Pemenuhan Hak Anak (PHA)</w:t>
      </w:r>
      <w:r w:rsidR="001054F9">
        <w:rPr>
          <w:lang w:val="id-ID"/>
        </w:rPr>
        <w:t>.</w:t>
      </w:r>
    </w:p>
    <w:p w:rsidR="002921C6" w:rsidRDefault="008518C5" w:rsidP="008518C5">
      <w:pPr>
        <w:tabs>
          <w:tab w:val="left" w:pos="426"/>
        </w:tabs>
        <w:jc w:val="both"/>
        <w:rPr>
          <w:lang w:val="id-ID"/>
        </w:rPr>
      </w:pPr>
      <w:r>
        <w:rPr>
          <w:lang w:val="id-ID"/>
        </w:rPr>
        <w:t xml:space="preserve">Dari </w:t>
      </w:r>
      <w:r w:rsidR="00461435">
        <w:rPr>
          <w:lang w:val="id-ID"/>
        </w:rPr>
        <w:t xml:space="preserve">semua </w:t>
      </w:r>
      <w:r>
        <w:rPr>
          <w:lang w:val="id-ID"/>
        </w:rPr>
        <w:t>kegiatan tersebut tentunya sangat membutuhkan dokumen yang harus dipublish agar bisa diakses oleh masyarakat pada umumnya.</w:t>
      </w:r>
      <w:r w:rsidR="00461435">
        <w:rPr>
          <w:lang w:val="id-ID"/>
        </w:rPr>
        <w:t xml:space="preserve"> </w:t>
      </w:r>
      <w:r>
        <w:rPr>
          <w:lang w:val="id-ID"/>
        </w:rPr>
        <w:t xml:space="preserve">Dan </w:t>
      </w:r>
      <w:r w:rsidR="0074584B">
        <w:rPr>
          <w:lang w:val="id-ID"/>
        </w:rPr>
        <w:t xml:space="preserve">juga semua kegiatan </w:t>
      </w:r>
      <w:r>
        <w:rPr>
          <w:lang w:val="id-ID"/>
        </w:rPr>
        <w:t>yang berhubungan dengan masalah sosial, pemberdayaan perempuan dan perlindungan anak.</w:t>
      </w:r>
    </w:p>
    <w:p w:rsidR="008518C5" w:rsidRDefault="0074584B" w:rsidP="008518C5">
      <w:pPr>
        <w:tabs>
          <w:tab w:val="left" w:pos="426"/>
        </w:tabs>
        <w:jc w:val="both"/>
        <w:rPr>
          <w:lang w:val="id-ID"/>
        </w:rPr>
      </w:pPr>
      <w:r>
        <w:rPr>
          <w:lang w:val="id-ID"/>
        </w:rPr>
        <w:t>Agar dokumen bisa terpublish melalui media internet, maka dibutuhkanlah wadah untuk menampung dokumen tersebut. Media internet ini biasa dimanfaatkan oleh bidang Teknologi Informasi yaitu teknologi Website berbasis internet. Peran penting penggunaan internet pada instansi pemerintah adalah mempermudah dalam memberikan pelayanan kepada masyarakat, kecepatan akses dan juga transparansi.</w:t>
      </w:r>
    </w:p>
    <w:p w:rsidR="004E1A8F" w:rsidRDefault="004E1A8F" w:rsidP="008518C5">
      <w:pPr>
        <w:tabs>
          <w:tab w:val="left" w:pos="426"/>
        </w:tabs>
        <w:jc w:val="both"/>
        <w:rPr>
          <w:lang w:val="id-ID"/>
        </w:rPr>
      </w:pPr>
      <w:r>
        <w:rPr>
          <w:lang w:val="id-ID"/>
        </w:rPr>
        <w:t>Media Website merupakan media yang bisa dimanfaatkan dalam mengakses informasi berupa teks, gambar, video, audio, suara, visual, yang semuanya bisa saling terhubung melalui link/url yang mempunyai karakteristik setiap halaman saling terhubung. Kemudian tertampung dalam server atau yang bisa kita sebut hosting dan kita bisa memilih penamaan alamat sesuai keinginan instansi/lembaga.</w:t>
      </w:r>
    </w:p>
    <w:p w:rsidR="004E1A8F" w:rsidRDefault="004E1A8F" w:rsidP="008518C5">
      <w:pPr>
        <w:tabs>
          <w:tab w:val="left" w:pos="426"/>
        </w:tabs>
        <w:jc w:val="both"/>
        <w:rPr>
          <w:lang w:val="id-ID"/>
        </w:rPr>
      </w:pPr>
      <w:r>
        <w:rPr>
          <w:lang w:val="id-ID"/>
        </w:rPr>
        <w:t>Media website ini bisa kita akses melalui berbagai browser yang tersedia pada device masing masing pengguna.</w:t>
      </w:r>
      <w:r w:rsidR="00671E95">
        <w:rPr>
          <w:lang w:val="id-ID"/>
        </w:rPr>
        <w:t xml:space="preserve"> </w:t>
      </w:r>
      <w:r w:rsidR="00671E95">
        <w:rPr>
          <w:lang w:val="id-ID"/>
        </w:rPr>
        <w:fldChar w:fldCharType="begin" w:fldLock="1"/>
      </w:r>
      <w:r w:rsidR="001054F9">
        <w:rPr>
          <w:lang w:val="id-ID"/>
        </w:rPr>
        <w:instrText>ADDIN CSL_CITATION {"citationItems":[{"id":"ITEM-1","itemData":{"author":[{"dropping-particle":"","family":"Stikom Bali","given":"Itb","non-dropping-particle":"","parse-names":false,"suffix":""}],"id":"ITEM-1","issue":"3","issued":{"date-parts":[["0"]]},"page":"26-32","title":"Pemanfaatan Website Sebagai Media Promosi dalam Pengolahan Sampah Plastik pada PT. Cipta Daur Ulang 1* I Made Arya Budhi Saputra, 2 I Made Bhaskara Gautama","type":"article-journal","volume":"2"},"uris":["http://www.mendeley.com/documents/?uuid=6c8db403-0326-4731-88ca-a9af8c1c716d"]}],"mendeley":{"formattedCitation":"(Stikom Bali, n.d.)","plainTextFormattedCitation":"(Stikom Bali, n.d.)","previouslyFormattedCitation":"[1]"},"properties":{"noteIndex":0},"schema":"https://github.com/citation-style-language/schema/raw/master/csl-citation.json"}</w:instrText>
      </w:r>
      <w:r w:rsidR="00671E95">
        <w:rPr>
          <w:lang w:val="id-ID"/>
        </w:rPr>
        <w:fldChar w:fldCharType="separate"/>
      </w:r>
      <w:r w:rsidR="001054F9" w:rsidRPr="001054F9">
        <w:rPr>
          <w:noProof/>
          <w:lang w:val="id-ID"/>
        </w:rPr>
        <w:t>(Stikom Bali, n.d.)</w:t>
      </w:r>
      <w:r w:rsidR="00671E95">
        <w:rPr>
          <w:lang w:val="id-ID"/>
        </w:rPr>
        <w:fldChar w:fldCharType="end"/>
      </w:r>
    </w:p>
    <w:p w:rsidR="002A2FCA" w:rsidRDefault="007952D5" w:rsidP="002A2FCA">
      <w:pPr>
        <w:jc w:val="both"/>
        <w:rPr>
          <w:lang w:val="id-ID"/>
        </w:rPr>
      </w:pPr>
      <w:r w:rsidRPr="002921C6">
        <w:rPr>
          <w:lang w:val="id-ID"/>
        </w:rPr>
        <w:tab/>
      </w:r>
      <w:r w:rsidR="002A2FCA" w:rsidRPr="002921C6">
        <w:rPr>
          <w:lang w:val="id-ID"/>
        </w:rPr>
        <w:t>Tujuan dari pengabdian ini adalah m</w:t>
      </w:r>
      <w:r w:rsidR="002A2FCA" w:rsidRPr="002921C6">
        <w:t xml:space="preserve">emberikan </w:t>
      </w:r>
      <w:r w:rsidR="008F2757">
        <w:rPr>
          <w:lang w:val="id-ID"/>
        </w:rPr>
        <w:t xml:space="preserve">mentoring pada admin atau </w:t>
      </w:r>
      <w:r w:rsidR="008F2757">
        <w:rPr>
          <w:lang w:val="id-ID"/>
        </w:rPr>
        <w:lastRenderedPageBreak/>
        <w:t>staf yang bertugas sebagai penanggungjawaban mengenai website instansi.</w:t>
      </w:r>
      <w:r w:rsidR="002A2FCA" w:rsidRPr="002921C6">
        <w:rPr>
          <w:lang w:val="id-ID"/>
        </w:rPr>
        <w:t xml:space="preserve"> </w:t>
      </w:r>
      <w:r w:rsidR="00234174" w:rsidRPr="007B5F5A">
        <w:rPr>
          <w:sz w:val="22"/>
          <w:lang w:val="id-ID"/>
        </w:rPr>
        <w:t>dalam hal ini adalah salah satu perangkat dinas yang minim peng</w:t>
      </w:r>
      <w:r w:rsidR="00234174">
        <w:rPr>
          <w:sz w:val="22"/>
          <w:lang w:val="id-ID"/>
        </w:rPr>
        <w:t>etahuan tentang pengelolaan web dengan memanfaatkan teknologi website yang berjumlah 4 orang</w:t>
      </w:r>
      <w:r w:rsidR="00234174">
        <w:rPr>
          <w:lang w:val="id-ID"/>
        </w:rPr>
        <w:t xml:space="preserve">. </w:t>
      </w:r>
      <w:r w:rsidR="008F2757">
        <w:rPr>
          <w:lang w:val="id-ID"/>
        </w:rPr>
        <w:t>Melalui kegiatan mentoring ini aktivitas yang dilakukan adalah pendampingan dan pengolahan penggunaan website dengan memanfaatkan internet.</w:t>
      </w:r>
      <w:r w:rsidR="002921C6" w:rsidRPr="002921C6">
        <w:rPr>
          <w:lang w:val="id-ID"/>
        </w:rPr>
        <w:t xml:space="preserve"> </w:t>
      </w:r>
    </w:p>
    <w:p w:rsidR="009A2986" w:rsidRDefault="009A2986" w:rsidP="009A2986">
      <w:pPr>
        <w:jc w:val="both"/>
      </w:pPr>
    </w:p>
    <w:p w:rsidR="009A2986" w:rsidRDefault="00335925" w:rsidP="007E71BB">
      <w:r w:rsidRPr="00335925">
        <w:rPr>
          <w:noProof/>
          <w:lang w:val="id-ID" w:eastAsia="id-ID"/>
        </w:rPr>
        <w:drawing>
          <wp:inline distT="0" distB="0" distL="0" distR="0" wp14:anchorId="0378B4A8" wp14:editId="48B736F2">
            <wp:extent cx="2555875" cy="1703251"/>
            <wp:effectExtent l="0" t="0" r="0" b="0"/>
            <wp:docPr id="1" name="Picture 1" descr="D:\DINAS SOSIAL\PROYEK WEBSITE DSP3A\DATA DINSO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INAS SOSIAL\PROYEK WEBSITE DSP3A\DATA DINSOS\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5875" cy="1703251"/>
                    </a:xfrm>
                    <a:prstGeom prst="rect">
                      <a:avLst/>
                    </a:prstGeom>
                    <a:noFill/>
                    <a:ln>
                      <a:noFill/>
                    </a:ln>
                  </pic:spPr>
                </pic:pic>
              </a:graphicData>
            </a:graphic>
          </wp:inline>
        </w:drawing>
      </w:r>
    </w:p>
    <w:p w:rsidR="00CD0167" w:rsidRDefault="00CD0167" w:rsidP="00CD0167">
      <w:pPr>
        <w:jc w:val="center"/>
        <w:rPr>
          <w:sz w:val="22"/>
          <w:lang w:val="id-ID"/>
        </w:rPr>
      </w:pPr>
      <w:r w:rsidRPr="001B023E">
        <w:rPr>
          <w:sz w:val="22"/>
          <w:lang w:val="id-ID"/>
        </w:rPr>
        <w:t xml:space="preserve">Gambar 1. </w:t>
      </w:r>
      <w:r w:rsidR="00896413">
        <w:rPr>
          <w:sz w:val="22"/>
          <w:lang w:val="id-ID"/>
        </w:rPr>
        <w:t>Dinas Sosial, Pemberdayaan Perempuan dan Perlindungan Anak</w:t>
      </w:r>
    </w:p>
    <w:p w:rsidR="00CD0167" w:rsidRDefault="00CD0167" w:rsidP="009A2986">
      <w:pPr>
        <w:jc w:val="center"/>
      </w:pPr>
    </w:p>
    <w:p w:rsidR="00335925" w:rsidRDefault="00335925" w:rsidP="002A2FCA">
      <w:pPr>
        <w:jc w:val="both"/>
        <w:rPr>
          <w:b/>
          <w:lang w:val="id-ID"/>
        </w:rPr>
      </w:pPr>
    </w:p>
    <w:p w:rsidR="007B5F5A" w:rsidRPr="001054F9" w:rsidRDefault="007B5F5A" w:rsidP="002A2FCA">
      <w:pPr>
        <w:jc w:val="both"/>
        <w:rPr>
          <w:b/>
          <w:lang w:val="id-ID"/>
        </w:rPr>
      </w:pPr>
      <w:r w:rsidRPr="001054F9">
        <w:rPr>
          <w:b/>
          <w:lang w:val="id-ID"/>
        </w:rPr>
        <w:t>Analisis Situasi</w:t>
      </w:r>
    </w:p>
    <w:p w:rsidR="009A2986" w:rsidRDefault="007B5F5A" w:rsidP="002A2FCA">
      <w:pPr>
        <w:jc w:val="both"/>
        <w:rPr>
          <w:lang w:val="id-ID"/>
        </w:rPr>
      </w:pPr>
      <w:r w:rsidRPr="007B5F5A">
        <w:rPr>
          <w:lang w:val="id-ID"/>
        </w:rPr>
        <w:t xml:space="preserve">Dinas Sosial, Pemberdayaan Perempuan, dan Perlindungan Anak  beralamat  Jl. Guna Baru Trans Rangkang, Sebalo, Kec. Bengkayang, Kabupaten Bengkayang merupakan Badan Publik Dinas Sosial, Pemberdayaan Perempuan, dan Perlindungan Anak memiliki tujuan utama untuk memperbaiki kualitas hidup masyarakat terutama bagi perempuan dan anak yang membutuhkan, serta melindungi hak-hak mereka agar terhindar dari berbagai bentuk kekerasan dan diskriminasi. Dinas Sosial Pemberdayaan Perempuan, dan Perlindungan Anak  yang memiliki misi yaitu berurusan dengan sosial, urusan dengan pemberdayaan perempuan dan urusan dengan perlindungan anak. Saat ini telah mengembangkan profile dinas melalui teknologi website berbasis </w:t>
      </w:r>
      <w:r w:rsidRPr="007B5F5A">
        <w:rPr>
          <w:lang w:val="id-ID"/>
        </w:rPr>
        <w:lastRenderedPageBreak/>
        <w:t xml:space="preserve">internet dengan alaman url </w:t>
      </w:r>
      <w:hyperlink r:id="rId9" w:history="1">
        <w:r w:rsidR="0021593E" w:rsidRPr="008E78E6">
          <w:rPr>
            <w:rStyle w:val="Hyperlink"/>
            <w:lang w:val="id-ID"/>
          </w:rPr>
          <w:t>https://dinsosbengkayang.com/</w:t>
        </w:r>
      </w:hyperlink>
      <w:r w:rsidR="0021593E">
        <w:rPr>
          <w:lang w:val="id-ID"/>
        </w:rPr>
        <w:t xml:space="preserve"> </w:t>
      </w:r>
      <w:r w:rsidRPr="007B5F5A">
        <w:rPr>
          <w:lang w:val="id-ID"/>
        </w:rPr>
        <w:t>Profile dinas berbasis internet ini masih perlu dikembangkan, supaya selalu update dalam menginformasi kegiatan, program secara terkomputerisasi.</w:t>
      </w:r>
      <w:r w:rsidR="00B571AB">
        <w:rPr>
          <w:lang w:val="id-ID"/>
        </w:rPr>
        <w:fldChar w:fldCharType="begin" w:fldLock="1"/>
      </w:r>
      <w:r w:rsidR="001054F9">
        <w:rPr>
          <w:lang w:val="id-ID"/>
        </w:rPr>
        <w:instrText>ADDIN CSL_CITATION {"citationItems":[{"id":"ITEM-1","itemData":{"URL":"https://dinsosbengkayang.com/","author":[{"dropping-particle":"","family":"DSP3A","given":"","non-dropping-particle":"","parse-names":false,"suffix":""}],"container-title":"https://dinsosbengkayang.com/","id":"ITEM-1","issued":{"date-parts":[["2023"]]},"title":"Dinas Sosial, Pemberdayaan Perempuan dan Perlindungan Anak","type":"webpage"},"uris":["http://www.mendeley.com/documents/?uuid=f2192f84-7e16-425c-b8f1-5a5d35118b67"]}],"mendeley":{"formattedCitation":"(DSP3A, 2023)","plainTextFormattedCitation":"(DSP3A, 2023)","previouslyFormattedCitation":"[2]"},"properties":{"noteIndex":0},"schema":"https://github.com/citation-style-language/schema/raw/master/csl-citation.json"}</w:instrText>
      </w:r>
      <w:r w:rsidR="00B571AB">
        <w:rPr>
          <w:lang w:val="id-ID"/>
        </w:rPr>
        <w:fldChar w:fldCharType="separate"/>
      </w:r>
      <w:r w:rsidR="001054F9" w:rsidRPr="001054F9">
        <w:rPr>
          <w:noProof/>
          <w:lang w:val="id-ID"/>
        </w:rPr>
        <w:t>(DSP3A, 2023)</w:t>
      </w:r>
      <w:r w:rsidR="00B571AB">
        <w:rPr>
          <w:lang w:val="id-ID"/>
        </w:rPr>
        <w:fldChar w:fldCharType="end"/>
      </w:r>
    </w:p>
    <w:p w:rsidR="007B5F5A" w:rsidRDefault="007B5F5A" w:rsidP="002A2FCA">
      <w:pPr>
        <w:jc w:val="both"/>
        <w:rPr>
          <w:lang w:val="id-ID"/>
        </w:rPr>
      </w:pPr>
    </w:p>
    <w:p w:rsidR="007B5F5A" w:rsidRPr="001054F9" w:rsidRDefault="007B5F5A" w:rsidP="002A2FCA">
      <w:pPr>
        <w:jc w:val="both"/>
        <w:rPr>
          <w:b/>
          <w:lang w:val="id-ID"/>
        </w:rPr>
      </w:pPr>
      <w:r w:rsidRPr="001054F9">
        <w:rPr>
          <w:b/>
          <w:lang w:val="id-ID"/>
        </w:rPr>
        <w:t>Permasalahan Mitra</w:t>
      </w:r>
    </w:p>
    <w:p w:rsidR="00335925" w:rsidRDefault="007B5F5A" w:rsidP="002A2FCA">
      <w:pPr>
        <w:jc w:val="both"/>
        <w:rPr>
          <w:lang w:val="id-ID"/>
        </w:rPr>
      </w:pPr>
      <w:r w:rsidRPr="007B5F5A">
        <w:rPr>
          <w:lang w:val="id-ID"/>
        </w:rPr>
        <w:t xml:space="preserve">Dinas Sosial, pemberdayaan perempuan dan perlindungan anak telah memiliki website company profile, yang perlu dikembangkan lagi. Website company profile ini, memiliki fitur tampilan seperti  profil, informasi dan berita, layanan publik. Untuk mengelola berbagai program dan kegiatan tersebut membutuhkan operator dan admin.  </w:t>
      </w:r>
    </w:p>
    <w:p w:rsidR="007B5F5A" w:rsidRPr="001572EC" w:rsidRDefault="007B5F5A" w:rsidP="002A2FCA">
      <w:pPr>
        <w:jc w:val="both"/>
        <w:rPr>
          <w:b/>
          <w:lang w:val="id-ID"/>
        </w:rPr>
      </w:pPr>
      <w:r w:rsidRPr="001572EC">
        <w:rPr>
          <w:b/>
          <w:lang w:val="id-ID"/>
        </w:rPr>
        <w:t xml:space="preserve">Solusi </w:t>
      </w:r>
    </w:p>
    <w:p w:rsidR="007B5F5A" w:rsidRPr="004A191A" w:rsidRDefault="007B5F5A" w:rsidP="002A2FCA">
      <w:pPr>
        <w:jc w:val="both"/>
        <w:rPr>
          <w:lang w:val="id-ID"/>
        </w:rPr>
      </w:pPr>
      <w:r w:rsidRPr="007B5F5A">
        <w:rPr>
          <w:lang w:val="id-ID"/>
        </w:rPr>
        <w:t>Solusi yang ditawarkan adalah dibutuhkan  pendampingan  dan  pelatihan  khusus  kepada  salah  satu  operator atau admin  yang ditunjukan sebagai pengelola website,</w:t>
      </w:r>
      <w:r w:rsidR="00234174">
        <w:rPr>
          <w:lang w:val="id-ID"/>
        </w:rPr>
        <w:t xml:space="preserve"> </w:t>
      </w:r>
      <w:r w:rsidRPr="007B5F5A">
        <w:rPr>
          <w:lang w:val="id-ID"/>
        </w:rPr>
        <w:t xml:space="preserve">  Pendampingan ini akan di latih bagaimana cara pengelola </w:t>
      </w:r>
      <w:r w:rsidR="0021593E">
        <w:rPr>
          <w:lang w:val="id-ID"/>
        </w:rPr>
        <w:t>website</w:t>
      </w:r>
      <w:r w:rsidRPr="007B5F5A">
        <w:rPr>
          <w:lang w:val="id-ID"/>
        </w:rPr>
        <w:t xml:space="preserve"> dengan memanfaatkan fitur yang tersedia dalam </w:t>
      </w:r>
      <w:r w:rsidR="0021593E">
        <w:rPr>
          <w:lang w:val="id-ID"/>
        </w:rPr>
        <w:t>CMS</w:t>
      </w:r>
      <w:r w:rsidR="00727D52">
        <w:rPr>
          <w:lang w:val="id-ID"/>
        </w:rPr>
        <w:t xml:space="preserve"> </w:t>
      </w:r>
      <w:r w:rsidR="00727D52" w:rsidRPr="00727D52">
        <w:rPr>
          <w:i/>
          <w:lang w:val="id-ID"/>
        </w:rPr>
        <w:t>(Content Management System)</w:t>
      </w:r>
      <w:r w:rsidR="0021593E">
        <w:rPr>
          <w:lang w:val="id-ID"/>
        </w:rPr>
        <w:t xml:space="preserve"> Wordpress</w:t>
      </w:r>
      <w:r w:rsidRPr="007B5F5A">
        <w:rPr>
          <w:lang w:val="id-ID"/>
        </w:rPr>
        <w:t xml:space="preserve"> dan bagaimana cara membuat konten berita pada website.</w:t>
      </w:r>
      <w:r w:rsidR="000430E1">
        <w:rPr>
          <w:lang w:val="id-ID"/>
        </w:rPr>
        <w:fldChar w:fldCharType="begin" w:fldLock="1"/>
      </w:r>
      <w:r w:rsidR="001054F9">
        <w:rPr>
          <w:lang w:val="id-ID"/>
        </w:rPr>
        <w:instrText>ADDIN CSL_CITATION {"citationItems":[{"id":"ITEM-1","itemData":{"DOI":"10.37339/jurpikat.v5i2.1674","ISSN":"2746-0398","abstract":"Website merupakan sarana dalam mengumpulkan, menyimpan, dan menyajikan informasi yang relevan kepada masyarakat, seperti informasi produk, layanan, kebijakan, berita, dan lainnya. WordPress menjadi salah satu pilihan untuk membuat Content Management System yang digunakan untuk  membangun dan mengelola website. Komite Olahraga Nasional Indonesia (KONI) Kabupaten Kendal dalam menyajikan informasi olahraga saat ini melalui media sosial berupa Instagram. Hanya saja menurut pengurus KONI Kab. Kendal masih memiliki beberapa kekurangan dengan hanya melalui instagram. Untuk itu dibutuhkan teknologi informasi agar dapat menyajikan informasi tersebut dengan cepat dan efektif kepada masyarakat berupa website berbasis WordPress. Tujuannya melakukan pendampingan mengelola website. Metodenya dengan lima tahapan : Identifikasi masalah, Solusi Permasalahan, Pemenuhan Kebutuhan, Pelaksanaan kegiatan, dan Monitoring dan evaluasi. Manfaatnya ada peningkatan komunikasi dengan menyediakan informasi berkaitan olahraga pada masyarakat.","author":[{"dropping-particle":"","family":"Sariyun Naja Anwar","given":"","non-dropping-particle":"","parse-names":false,"suffix":""},{"dropping-particle":"","family":"R. Soelistijadi","given":"","non-dropping-particle":"","parse-names":false,"suffix":""},{"dropping-particle":"","family":"Sri Eniyati","given":"","non-dropping-particle":"","parse-names":false,"suffix":""},{"dropping-particle":"","family":"Saefurrohman","given":"","non-dropping-particle":"","parse-names":false,"suffix":""}],"container-title":"JURPIKAT (Jurnal Pengabdian Kepada Masyarakat)","id":"ITEM-1","issue":"2","issued":{"date-parts":[["2024"]]},"page":"387-400","title":"Pendampingan dan Penerapan Wordpress dalam Pengelolaan Website di KONI Kabupaten Kendal","type":"article-journal","volume":"5"},"uris":["http://www.mendeley.com/documents/?uuid=4d60aa1c-ac1d-4a6a-b72d-7e74a6cd4b59"]}],"mendeley":{"formattedCitation":"(Sariyun Naja Anwar et al., 2024)","plainTextFormattedCitation":"(Sariyun Naja Anwar et al., 2024)","previouslyFormattedCitation":"[3]"},"properties":{"noteIndex":0},"schema":"https://github.com/citation-style-language/schema/raw/master/csl-citation.json"}</w:instrText>
      </w:r>
      <w:r w:rsidR="000430E1">
        <w:rPr>
          <w:lang w:val="id-ID"/>
        </w:rPr>
        <w:fldChar w:fldCharType="separate"/>
      </w:r>
      <w:r w:rsidR="001054F9" w:rsidRPr="001054F9">
        <w:rPr>
          <w:noProof/>
          <w:lang w:val="id-ID"/>
        </w:rPr>
        <w:t>(Sariyun Naja Anwar et al., 2024)</w:t>
      </w:r>
      <w:r w:rsidR="000430E1">
        <w:rPr>
          <w:lang w:val="id-ID"/>
        </w:rPr>
        <w:fldChar w:fldCharType="end"/>
      </w:r>
      <w:r w:rsidR="000430E1">
        <w:rPr>
          <w:lang w:val="id-ID"/>
        </w:rPr>
        <w:fldChar w:fldCharType="begin" w:fldLock="1"/>
      </w:r>
      <w:r w:rsidR="001054F9">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lkalah","given":"Cynthia","non-dropping-particle":"","parse-names":false,"suffix":""}],"id":"ITEM-1","issue":"5","issued":{"date-parts":[["2016"]]},"page":"1-23","title":"PELATIHAN DARING PEMBUATAN DAN DESAIN SERTA MANAJEMEN KONTEN WEBSITE UNTUK STAF DAN PANWASCAM BAWASLU SLEMAN","type":"article-journal","volume":"19"},"uris":["http://www.mendeley.com/documents/?uuid=166938ae-10d1-4552-a21f-a9c0796ca1d9"]}],"mendeley":{"formattedCitation":"(Alkalah, 2016)","plainTextFormattedCitation":"(Alkalah, 2016)","previouslyFormattedCitation":"[4]"},"properties":{"noteIndex":0},"schema":"https://github.com/citation-style-language/schema/raw/master/csl-citation.json"}</w:instrText>
      </w:r>
      <w:r w:rsidR="000430E1">
        <w:rPr>
          <w:lang w:val="id-ID"/>
        </w:rPr>
        <w:fldChar w:fldCharType="separate"/>
      </w:r>
      <w:r w:rsidR="001054F9" w:rsidRPr="001054F9">
        <w:rPr>
          <w:noProof/>
          <w:lang w:val="id-ID"/>
        </w:rPr>
        <w:t>(Alkalah, 2016)</w:t>
      </w:r>
      <w:r w:rsidR="000430E1">
        <w:rPr>
          <w:lang w:val="id-ID"/>
        </w:rPr>
        <w:fldChar w:fldCharType="end"/>
      </w:r>
      <w:r w:rsidR="00671E95">
        <w:rPr>
          <w:lang w:val="id-ID"/>
        </w:rPr>
        <w:fldChar w:fldCharType="begin" w:fldLock="1"/>
      </w:r>
      <w:r w:rsidR="001054F9">
        <w:rPr>
          <w:lang w:val="id-ID"/>
        </w:rPr>
        <w:instrText>ADDIN CSL_CITATION {"citationItems":[{"id":"ITEM-1","itemData":{"author":[{"dropping-particle":"","family":"Informasi","given":"Sistem","non-dropping-particle":"","parse-names":false,"suffix":""},{"dropping-particle":"","family":"Sains","given":"Fakultas","non-dropping-particle":"","parse-names":false,"suffix":""},{"dropping-particle":"","family":"Labuhanbatu","given":"Universitas","non-dropping-particle":"","parse-names":false,"suffix":""}],"id":"ITEM-1","issued":{"date-parts":[["2024"]]},"page":"15-22","title":"Pelatihan E-Commerce Berbasis Website Menggunakan CMS Prestashop Untuk Para Mahasiswa Yang Ingin Mulai Berwirausaha","type":"article-journal","volume":"1"},"uris":["http://www.mendeley.com/documents/?uuid=015bbd05-9974-4f51-b670-972e5471b921"]}],"mendeley":{"formattedCitation":"(Informasi et al., 2024)","plainTextFormattedCitation":"(Informasi et al., 2024)","previouslyFormattedCitation":"[5]"},"properties":{"noteIndex":0},"schema":"https://github.com/citation-style-language/schema/raw/master/csl-citation.json"}</w:instrText>
      </w:r>
      <w:r w:rsidR="00671E95">
        <w:rPr>
          <w:lang w:val="id-ID"/>
        </w:rPr>
        <w:fldChar w:fldCharType="separate"/>
      </w:r>
      <w:r w:rsidR="001054F9" w:rsidRPr="001054F9">
        <w:rPr>
          <w:noProof/>
          <w:lang w:val="id-ID"/>
        </w:rPr>
        <w:t>(Informasi et al., 2024)</w:t>
      </w:r>
      <w:r w:rsidR="00671E95">
        <w:rPr>
          <w:lang w:val="id-ID"/>
        </w:rPr>
        <w:fldChar w:fldCharType="end"/>
      </w:r>
      <w:r w:rsidR="00671E95">
        <w:rPr>
          <w:lang w:val="id-ID"/>
        </w:rPr>
        <w:fldChar w:fldCharType="begin" w:fldLock="1"/>
      </w:r>
      <w:r w:rsidR="001054F9">
        <w:rPr>
          <w:lang w:val="id-ID"/>
        </w:rPr>
        <w:instrText>ADDIN CSL_CITATION {"citationItems":[{"id":"ITEM-1","itemData":{"ISSN":"2087-3077","abstract":"Importir laptop merupakan sebuah retailer yang menjual laptop second yang berpusat di kota bandung. Dalam mengembangkan penjualan selain menjual produk secara offline dan juga menawarkan produknya secara online. Proses bisnis yang ada terjadi pada toko ini yaitu pelanggan dapat datang langsung ke toko importir laptop atau pelanggan bisa melakukukan pemesanan melalui whatsapp dan Instagram. Kendala yang terjadi pada Importir laptop kurang maksimalnya pemasaran produk yang dijual dan ingin mengoptimalkan pembuatan laporan penjualan serta hambatan dalam pengolahan data. Berdasarkan permasalahan yang ada pada importir laptop, maka dari itu penulis melakukan perancangan dalam pembuatan sebuah website E-Commerce untuk memudahkan proses penjualan secara online. Metodologi yang digunakan dalam penelitian ini menggunakan pendekatan penelitian terapan (Applied Research). Kemudian mengimplementasikan sistem E-Commerce menggunakan Content Management System (CMS) wordpress dengan plugin woocommerce. Penelitian ini menghasilkan website E-Commerce yang dapat menunjang penjualan dan pengolahan data penjualan serta transaksi yang ada pada Importir laptop","author":[{"dropping-particle":"","family":"Santosa","given":"Sigit","non-dropping-particle":"","parse-names":false,"suffix":""},{"dropping-particle":"","family":"Ismaya","given":"Hilman","non-dropping-particle":"","parse-names":false,"suffix":""}],"container-title":"Jurnal Bisnis dan Pemasaran","id":"ITEM-1","issue":"1","issued":{"date-parts":[["2021"]]},"page":"1-8","title":"Perancangan Sistem Informasi Penjualan Menggunakan Cms Wordpress Pada Toko Importir Laptop Bandung","type":"article-journal","volume":"11"},"uris":["http://www.mendeley.com/documents/?uuid=6bdfa682-bda4-4cd2-bbe6-9038fc232ed8"]}],"mendeley":{"formattedCitation":"(Santosa &amp; Ismaya, 2021)","plainTextFormattedCitation":"(Santosa &amp; Ismaya, 2021)","previouslyFormattedCitation":"[6]"},"properties":{"noteIndex":0},"schema":"https://github.com/citation-style-language/schema/raw/master/csl-citation.json"}</w:instrText>
      </w:r>
      <w:r w:rsidR="00671E95">
        <w:rPr>
          <w:lang w:val="id-ID"/>
        </w:rPr>
        <w:fldChar w:fldCharType="separate"/>
      </w:r>
      <w:r w:rsidR="001054F9" w:rsidRPr="001054F9">
        <w:rPr>
          <w:noProof/>
          <w:lang w:val="id-ID"/>
        </w:rPr>
        <w:t>(Santosa &amp; Ismaya, 2021)</w:t>
      </w:r>
      <w:r w:rsidR="00671E95">
        <w:rPr>
          <w:lang w:val="id-ID"/>
        </w:rPr>
        <w:fldChar w:fldCharType="end"/>
      </w:r>
      <w:r w:rsidR="00671E95">
        <w:rPr>
          <w:lang w:val="id-ID"/>
        </w:rPr>
        <w:fldChar w:fldCharType="begin" w:fldLock="1"/>
      </w:r>
      <w:r w:rsidR="001054F9">
        <w:rPr>
          <w:lang w:val="id-ID"/>
        </w:rPr>
        <w:instrText>ADDIN CSL_CITATION {"citationItems":[{"id":"ITEM-1","itemData":{"abstract":"Fajar Collection merupakan sebuah toko usaha perorangan yang menjual berbagai macam produk seperti seragam sekolah, busana muslim, dan pakaian casual. Dalam proses bisnis yang ada pada Fajar Collection, menggunakan media sosial dalam proses transaksi penjualan melalui online menggunakan facebook dan whatsapp. Namun, dengan adanya proses bisnis transaksi melalui online ada beberapa kendala yang dialami oleh toko Fajar Collection yaitu, pelanggan sulit untuk mengetahui ketersediaan stok, karena tidak adanya informasi ketersediaan stok pada facebook dan whatsapp, sehingga pelanggan harus menanyakan ke staff penjualan tentang persediaan stok. Kendala lain adalah kurang optimal dalam proses promosi produk, sehingga menyebabkan produk lama terjual dan lambatnya untuk mendapatkan calon pelanggan baru. Kendala lainnya sulit dalam pengolahan data laporan penjualan, karena masih dilakukan secara pembukuan dengan melihat nota penjualan untuk dimasukan kedalam laporan penjualan, sehingga memungkinkan pencatatan berbeda dengan jumlah penjualan dan kurang maksimal dalam mengetahui data penjualan. Berdasarkan kendala tersebut, maka dirancanglah sebuah website e-commerce dengan menggunakan pendekatan Business Model Canvas (BMC). Analisis kekuatan dan kelemahan bisnis e- commerce menggunakan metodologi BMC. Sistem dikembangkan menggunakan pendekatan Unified Modeling Language (UML) dan website berbasis Content Management System (CMS) dengan WordPress menggunakan plugin woocommerce. Kemudian dioptimalkan dengan menerapkan Search Engine Optimization (SEO) agar situs berada di halaman pertama mesin pencari, sehingga memudahkan pelanggan untuk menemukan situs tersebut. Dengan adanya website E-Commerce, akan menambah meluas promosi penjualan produk, serta membantu customer yang ingin membeli langsung dari website. Diharapkan, dengan memanfaatkan website E-Commerce ini, pelanggan jadi lebih mudah dalam melakukan proses transaksi pembelian yang ada pada Fajar Collection.","author":[{"dropping-particle":"","family":"Zamroni","given":"Muhammad Ircham","non-dropping-particle":"","parse-names":false,"suffix":""},{"dropping-particle":"","family":"Diana","given":"Anita","non-dropping-particle":"","parse-names":false,"suffix":""},{"dropping-particle":"","family":"Achadiani","given":"Dwi","non-dropping-particle":"","parse-names":false,"suffix":""}],"container-title":"Jurnal Budiluhur","id":"ITEM-1","issue":"1","issued":{"date-parts":[["2022"]]},"page":"1-8","title":"Penerapan E-Commerce Berbasis Content Management System (CMS) Dengan Metode Business Model Canvas (BMC) Pada Toko Fajar Collection","type":"article-journal","volume":"19"},"uris":["http://www.mendeley.com/documents/?uuid=1d9a83da-dca6-4806-bd28-d3c114633274"]}],"mendeley":{"formattedCitation":"(Zamroni et al., 2022)","plainTextFormattedCitation":"(Zamroni et al., 2022)","previouslyFormattedCitation":"[7]"},"properties":{"noteIndex":0},"schema":"https://github.com/citation-style-language/schema/raw/master/csl-citation.json"}</w:instrText>
      </w:r>
      <w:r w:rsidR="00671E95">
        <w:rPr>
          <w:lang w:val="id-ID"/>
        </w:rPr>
        <w:fldChar w:fldCharType="separate"/>
      </w:r>
      <w:r w:rsidR="001054F9" w:rsidRPr="001054F9">
        <w:rPr>
          <w:noProof/>
          <w:lang w:val="id-ID"/>
        </w:rPr>
        <w:t>(Zamroni et al., 2022)</w:t>
      </w:r>
      <w:r w:rsidR="00671E95">
        <w:rPr>
          <w:lang w:val="id-ID"/>
        </w:rPr>
        <w:fldChar w:fldCharType="end"/>
      </w:r>
    </w:p>
    <w:p w:rsidR="002622C9" w:rsidRPr="009A2986" w:rsidRDefault="008E7382" w:rsidP="009A2986">
      <w:pPr>
        <w:jc w:val="both"/>
        <w:rPr>
          <w:lang w:val="id-ID"/>
        </w:rPr>
      </w:pPr>
      <w:r>
        <w:tab/>
      </w:r>
    </w:p>
    <w:p w:rsidR="00D56051" w:rsidRPr="007F5CA2" w:rsidRDefault="00620D8E" w:rsidP="00D56051">
      <w:pPr>
        <w:jc w:val="both"/>
        <w:rPr>
          <w:b/>
          <w:lang w:val="id-ID"/>
        </w:rPr>
      </w:pPr>
      <w:r w:rsidRPr="002E36A8">
        <w:rPr>
          <w:b/>
        </w:rPr>
        <w:t>METOD</w:t>
      </w:r>
      <w:r w:rsidR="00533B85" w:rsidRPr="002E36A8">
        <w:rPr>
          <w:b/>
          <w:lang w:val="id-ID"/>
        </w:rPr>
        <w:t>E</w:t>
      </w:r>
    </w:p>
    <w:p w:rsidR="002A2FCA" w:rsidRDefault="00035524" w:rsidP="00035524">
      <w:pPr>
        <w:ind w:firstLine="720"/>
        <w:jc w:val="both"/>
        <w:rPr>
          <w:lang w:val="id-ID"/>
        </w:rPr>
      </w:pPr>
      <w:r>
        <w:rPr>
          <w:lang w:val="id-ID"/>
        </w:rPr>
        <w:t>Kegiatan</w:t>
      </w:r>
      <w:r>
        <w:t> p</w:t>
      </w:r>
      <w:r w:rsidR="002A2FCA">
        <w:rPr>
          <w:lang w:val="id-ID"/>
        </w:rPr>
        <w:t>engabdian dilaksana</w:t>
      </w:r>
      <w:r>
        <w:t>-</w:t>
      </w:r>
      <w:r w:rsidR="002A2FCA">
        <w:rPr>
          <w:lang w:val="id-ID"/>
        </w:rPr>
        <w:t xml:space="preserve">kan di </w:t>
      </w:r>
      <w:r w:rsidR="00B90B92">
        <w:rPr>
          <w:lang w:val="id-ID"/>
        </w:rPr>
        <w:t>Dinas Sosial, Pemberdayaan Perempuan dan Perlindungan Anak</w:t>
      </w:r>
      <w:r w:rsidR="00C043E6">
        <w:rPr>
          <w:lang w:val="id-ID"/>
        </w:rPr>
        <w:t xml:space="preserve">, Kabupaten Bengkayang sebagai mitra dalam pengabdian ini. </w:t>
      </w:r>
    </w:p>
    <w:p w:rsidR="007B5F5A" w:rsidRPr="007B5F5A" w:rsidRDefault="001B023E" w:rsidP="007B5F5A">
      <w:pPr>
        <w:jc w:val="both"/>
        <w:rPr>
          <w:noProof/>
          <w:lang w:val="id-ID" w:eastAsia="id-ID"/>
        </w:rPr>
      </w:pPr>
      <w:r w:rsidRPr="001B023E">
        <w:rPr>
          <w:lang w:val="id-ID"/>
        </w:rPr>
        <w:t>Metode yang diterapkan dalam pengabdian in</w:t>
      </w:r>
      <w:r w:rsidR="00035524">
        <w:rPr>
          <w:lang w:val="id-ID"/>
        </w:rPr>
        <w:t>i adalah</w:t>
      </w:r>
      <w:r w:rsidR="00035524">
        <w:t xml:space="preserve"> Pendidikan Masyarakat</w:t>
      </w:r>
      <w:r w:rsidR="00C043E6">
        <w:rPr>
          <w:lang w:val="id-ID"/>
        </w:rPr>
        <w:t xml:space="preserve"> dengan tah</w:t>
      </w:r>
      <w:r w:rsidR="00502063">
        <w:rPr>
          <w:lang w:val="id-ID"/>
        </w:rPr>
        <w:t>ap penyelesaian sebagai berikut:</w:t>
      </w:r>
      <w:r w:rsidR="00502063">
        <w:rPr>
          <w:noProof/>
          <w:lang w:val="id-ID" w:eastAsia="id-ID"/>
        </w:rPr>
        <w:t xml:space="preserve"> </w:t>
      </w:r>
      <w:r w:rsidR="001572EC">
        <w:rPr>
          <w:noProof/>
          <w:lang w:val="id-ID" w:eastAsia="id-ID"/>
        </w:rPr>
        <w:t xml:space="preserve"> </w:t>
      </w:r>
      <w:r w:rsidR="007B5F5A" w:rsidRPr="007B5F5A">
        <w:rPr>
          <w:noProof/>
          <w:lang w:val="id-ID" w:eastAsia="id-ID"/>
        </w:rPr>
        <w:t>a)</w:t>
      </w:r>
      <w:r w:rsidR="007B5F5A" w:rsidRPr="007B5F5A">
        <w:rPr>
          <w:noProof/>
          <w:lang w:val="id-ID" w:eastAsia="id-ID"/>
        </w:rPr>
        <w:tab/>
        <w:t>Sosialisasi</w:t>
      </w:r>
    </w:p>
    <w:p w:rsidR="007B5F5A" w:rsidRPr="007B5F5A" w:rsidRDefault="007B5F5A" w:rsidP="007B5F5A">
      <w:pPr>
        <w:jc w:val="both"/>
        <w:rPr>
          <w:noProof/>
          <w:lang w:val="id-ID" w:eastAsia="id-ID"/>
        </w:rPr>
      </w:pPr>
      <w:r w:rsidRPr="007B5F5A">
        <w:rPr>
          <w:noProof/>
          <w:lang w:val="id-ID" w:eastAsia="id-ID"/>
        </w:rPr>
        <w:t xml:space="preserve">Mensosialisasikan kegiatan pengabdian kepada masyarakat mengenai kegiatan pengabdian masyarakat yang akan diselenggarakan. </w:t>
      </w:r>
      <w:r w:rsidR="001572EC">
        <w:rPr>
          <w:noProof/>
          <w:lang w:val="id-ID" w:eastAsia="id-ID"/>
        </w:rPr>
        <w:t xml:space="preserve"> </w:t>
      </w:r>
      <w:r w:rsidRPr="007B5F5A">
        <w:rPr>
          <w:noProof/>
          <w:lang w:val="id-ID" w:eastAsia="id-ID"/>
        </w:rPr>
        <w:t>b)</w:t>
      </w:r>
      <w:r w:rsidRPr="007B5F5A">
        <w:rPr>
          <w:noProof/>
          <w:lang w:val="id-ID" w:eastAsia="id-ID"/>
        </w:rPr>
        <w:tab/>
      </w:r>
      <w:r w:rsidR="006979CE">
        <w:rPr>
          <w:noProof/>
          <w:lang w:val="id-ID" w:eastAsia="id-ID"/>
        </w:rPr>
        <w:t>Pengenalan Sistem</w:t>
      </w:r>
    </w:p>
    <w:p w:rsidR="007B5F5A" w:rsidRDefault="007B5F5A" w:rsidP="007B5F5A">
      <w:pPr>
        <w:jc w:val="both"/>
        <w:rPr>
          <w:noProof/>
          <w:lang w:val="id-ID" w:eastAsia="id-ID"/>
        </w:rPr>
      </w:pPr>
      <w:r w:rsidRPr="007B5F5A">
        <w:rPr>
          <w:noProof/>
          <w:lang w:val="id-ID" w:eastAsia="id-ID"/>
        </w:rPr>
        <w:lastRenderedPageBreak/>
        <w:t xml:space="preserve">Digunakan sebagai bahan informasi </w:t>
      </w:r>
      <w:r w:rsidR="001572EC">
        <w:rPr>
          <w:noProof/>
          <w:lang w:val="id-ID" w:eastAsia="id-ID"/>
        </w:rPr>
        <w:t xml:space="preserve"> c) </w:t>
      </w:r>
      <w:r w:rsidRPr="007B5F5A">
        <w:rPr>
          <w:noProof/>
          <w:lang w:val="id-ID" w:eastAsia="id-ID"/>
        </w:rPr>
        <w:t>Pendampingan Admin</w:t>
      </w:r>
      <w:r w:rsidR="001572EC">
        <w:rPr>
          <w:noProof/>
          <w:lang w:val="id-ID" w:eastAsia="id-ID"/>
        </w:rPr>
        <w:t xml:space="preserve">; </w:t>
      </w:r>
      <w:r w:rsidRPr="007B5F5A">
        <w:rPr>
          <w:noProof/>
          <w:lang w:val="id-ID" w:eastAsia="id-ID"/>
        </w:rPr>
        <w:t>Pelatihan ini dilaksanakan di dinas sesuai jam kerja, adapun keg</w:t>
      </w:r>
      <w:r w:rsidR="001572EC">
        <w:rPr>
          <w:noProof/>
          <w:lang w:val="id-ID" w:eastAsia="id-ID"/>
        </w:rPr>
        <w:t xml:space="preserve">iatan yang di laksanakan adalah; </w:t>
      </w:r>
      <w:r w:rsidRPr="007B5F5A">
        <w:rPr>
          <w:noProof/>
          <w:lang w:val="id-ID" w:eastAsia="id-ID"/>
        </w:rPr>
        <w:t>Pengenalan Website</w:t>
      </w:r>
      <w:r w:rsidR="001572EC">
        <w:rPr>
          <w:noProof/>
          <w:lang w:val="id-ID" w:eastAsia="id-ID"/>
        </w:rPr>
        <w:t xml:space="preserve">, Cara </w:t>
      </w:r>
      <w:r w:rsidRPr="007B5F5A">
        <w:rPr>
          <w:noProof/>
          <w:lang w:val="id-ID" w:eastAsia="id-ID"/>
        </w:rPr>
        <w:t>menggunakan Web</w:t>
      </w:r>
      <w:r w:rsidR="001572EC">
        <w:rPr>
          <w:noProof/>
          <w:lang w:val="id-ID" w:eastAsia="id-ID"/>
        </w:rPr>
        <w:t xml:space="preserve">, Membuat Konten, </w:t>
      </w:r>
      <w:r w:rsidRPr="0021593E">
        <w:rPr>
          <w:i/>
          <w:noProof/>
          <w:lang w:val="id-ID" w:eastAsia="id-ID"/>
        </w:rPr>
        <w:t>Maintenance</w:t>
      </w:r>
      <w:r w:rsidR="001572EC">
        <w:rPr>
          <w:i/>
          <w:noProof/>
          <w:lang w:val="id-ID" w:eastAsia="id-ID"/>
        </w:rPr>
        <w:t xml:space="preserve">. </w:t>
      </w:r>
      <w:r w:rsidRPr="007B5F5A">
        <w:rPr>
          <w:noProof/>
          <w:lang w:val="id-ID" w:eastAsia="id-ID"/>
        </w:rPr>
        <w:t xml:space="preserve"> </w:t>
      </w:r>
      <w:r w:rsidR="001572EC">
        <w:rPr>
          <w:noProof/>
          <w:lang w:val="id-ID" w:eastAsia="id-ID"/>
        </w:rPr>
        <w:t xml:space="preserve">d) </w:t>
      </w:r>
      <w:r w:rsidRPr="007B5F5A">
        <w:rPr>
          <w:noProof/>
          <w:lang w:val="id-ID" w:eastAsia="id-ID"/>
        </w:rPr>
        <w:t>Evaluasi</w:t>
      </w:r>
      <w:r w:rsidR="001572EC">
        <w:rPr>
          <w:noProof/>
          <w:lang w:val="id-ID" w:eastAsia="id-ID"/>
        </w:rPr>
        <w:t xml:space="preserve">; </w:t>
      </w:r>
      <w:bookmarkStart w:id="0" w:name="_GoBack"/>
      <w:bookmarkEnd w:id="0"/>
      <w:r w:rsidRPr="007B5F5A">
        <w:rPr>
          <w:noProof/>
          <w:lang w:val="id-ID" w:eastAsia="id-ID"/>
        </w:rPr>
        <w:t xml:space="preserve">Monitoring Kegiatan Pengabdian sebagai bahan perbaikan pada proses pengabdian.  </w:t>
      </w:r>
    </w:p>
    <w:p w:rsidR="006979CE" w:rsidRDefault="006979CE" w:rsidP="006979CE">
      <w:pPr>
        <w:jc w:val="both"/>
        <w:rPr>
          <w:b/>
          <w:lang w:val="id-ID"/>
        </w:rPr>
      </w:pPr>
    </w:p>
    <w:p w:rsidR="006979CE" w:rsidRDefault="006979CE" w:rsidP="006979CE">
      <w:pPr>
        <w:jc w:val="both"/>
        <w:rPr>
          <w:b/>
          <w:lang w:val="id-ID"/>
        </w:rPr>
      </w:pPr>
      <w:r>
        <w:rPr>
          <w:b/>
          <w:lang w:val="id-ID"/>
        </w:rPr>
        <w:t>Rancangan Sistem</w:t>
      </w:r>
    </w:p>
    <w:p w:rsidR="006979CE" w:rsidRPr="00335925" w:rsidRDefault="006979CE" w:rsidP="006979CE">
      <w:pPr>
        <w:jc w:val="both"/>
        <w:rPr>
          <w:lang w:val="id-ID"/>
        </w:rPr>
      </w:pPr>
      <w:r w:rsidRPr="00335925">
        <w:rPr>
          <w:lang w:val="id-ID"/>
        </w:rPr>
        <w:t>Pada rancangan diagram konteks berikut terdapat 2 entitas yaitu entitas admin dan entitas pengguna.</w:t>
      </w:r>
      <w:r w:rsidR="007F4467">
        <w:rPr>
          <w:lang w:val="id-ID"/>
        </w:rPr>
        <w:t xml:space="preserve"> </w:t>
      </w:r>
      <w:r w:rsidR="007F4467">
        <w:rPr>
          <w:lang w:val="id-ID"/>
        </w:rPr>
        <w:fldChar w:fldCharType="begin" w:fldLock="1"/>
      </w:r>
      <w:r w:rsidR="001054F9">
        <w:rPr>
          <w:lang w:val="id-ID"/>
        </w:rPr>
        <w:instrText>ADDIN CSL_CITATION {"citationItems":[{"id":"ITEM-1","itemData":{"author":[{"dropping-particle":"","family":"Pendahuluan","given":"Laporan","non-dropping-particle":"","parse-names":false,"suffix":""}],"id":"ITEM-1","issued":{"date-parts":[["2023"]]},"title":"PEMBUATAN WEBSITE DINAS SOSIAL PEMBERDAYAAN PEREMPUAN DAN PERLINDUNGAN ANAK KABUPATEN BENGKAYANG","type":"article-journal"},"uris":["http://www.mendeley.com/documents/?uuid=29493d15-9aed-4676-bae8-c0ad6479c347"]}],"mendeley":{"formattedCitation":"(Pendahuluan, 2023)","plainTextFormattedCitation":"(Pendahuluan, 2023)","previouslyFormattedCitation":"[8]"},"properties":{"noteIndex":0},"schema":"https://github.com/citation-style-language/schema/raw/master/csl-citation.json"}</w:instrText>
      </w:r>
      <w:r w:rsidR="007F4467">
        <w:rPr>
          <w:lang w:val="id-ID"/>
        </w:rPr>
        <w:fldChar w:fldCharType="separate"/>
      </w:r>
      <w:r w:rsidR="001054F9" w:rsidRPr="001054F9">
        <w:rPr>
          <w:noProof/>
          <w:lang w:val="id-ID"/>
        </w:rPr>
        <w:t>(Pendahuluan, 2023)</w:t>
      </w:r>
      <w:r w:rsidR="007F4467">
        <w:rPr>
          <w:lang w:val="id-ID"/>
        </w:rPr>
        <w:fldChar w:fldCharType="end"/>
      </w:r>
    </w:p>
    <w:p w:rsidR="006979CE" w:rsidRDefault="006979CE" w:rsidP="006979CE">
      <w:pPr>
        <w:jc w:val="both"/>
        <w:rPr>
          <w:b/>
          <w:lang w:val="id-ID"/>
        </w:rPr>
      </w:pPr>
      <w:r w:rsidRPr="00335925">
        <w:rPr>
          <w:b/>
          <w:noProof/>
          <w:lang w:val="id-ID" w:eastAsia="id-ID"/>
        </w:rPr>
        <w:drawing>
          <wp:inline distT="0" distB="0" distL="0" distR="0" wp14:anchorId="6A60C89E" wp14:editId="1DFD4592">
            <wp:extent cx="2555875" cy="1594551"/>
            <wp:effectExtent l="0" t="0" r="0" b="5715"/>
            <wp:docPr id="5" name="Picture 5" descr="D:\DINAS SOSIAL\PROYEK WEBSITE DSP3A\RANCANGAN\diagram kon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INAS SOSIAL\PROYEK WEBSITE DSP3A\RANCANGAN\diagram kontek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55875" cy="1594551"/>
                    </a:xfrm>
                    <a:prstGeom prst="rect">
                      <a:avLst/>
                    </a:prstGeom>
                    <a:noFill/>
                    <a:ln>
                      <a:noFill/>
                    </a:ln>
                  </pic:spPr>
                </pic:pic>
              </a:graphicData>
            </a:graphic>
          </wp:inline>
        </w:drawing>
      </w:r>
    </w:p>
    <w:p w:rsidR="006979CE" w:rsidRPr="006979CE" w:rsidRDefault="006979CE" w:rsidP="006979CE">
      <w:pPr>
        <w:jc w:val="center"/>
        <w:rPr>
          <w:sz w:val="22"/>
          <w:lang w:val="id-ID"/>
        </w:rPr>
      </w:pPr>
      <w:r w:rsidRPr="006979CE">
        <w:rPr>
          <w:sz w:val="22"/>
          <w:lang w:val="id-ID"/>
        </w:rPr>
        <w:t>Gambar</w:t>
      </w:r>
      <w:r>
        <w:rPr>
          <w:sz w:val="22"/>
          <w:lang w:val="id-ID"/>
        </w:rPr>
        <w:t xml:space="preserve"> 2</w:t>
      </w:r>
      <w:r w:rsidRPr="006979CE">
        <w:rPr>
          <w:sz w:val="22"/>
          <w:lang w:val="id-ID"/>
        </w:rPr>
        <w:t>. Rancangan Diagram Konteks</w:t>
      </w:r>
    </w:p>
    <w:p w:rsidR="006979CE" w:rsidRDefault="006979CE" w:rsidP="006979CE">
      <w:pPr>
        <w:jc w:val="both"/>
        <w:rPr>
          <w:lang w:val="id-ID"/>
        </w:rPr>
      </w:pPr>
    </w:p>
    <w:p w:rsidR="006979CE" w:rsidRPr="00335925" w:rsidRDefault="006979CE" w:rsidP="006979CE">
      <w:pPr>
        <w:jc w:val="both"/>
        <w:rPr>
          <w:lang w:val="id-ID"/>
        </w:rPr>
      </w:pPr>
      <w:r>
        <w:rPr>
          <w:lang w:val="id-ID"/>
        </w:rPr>
        <w:tab/>
        <w:t xml:space="preserve">Pengguna melakukan tugas </w:t>
      </w:r>
      <w:r w:rsidRPr="00335925">
        <w:rPr>
          <w:lang w:val="id-ID"/>
        </w:rPr>
        <w:t>seperti menginput data pofil, berita, artikel media agenda dll kedalam sistem, sedangkan admin mengedit dan mengelola tag, media, aktegori, page dan artikel ke dalam sistem, kemudian sistem memberikan output/hasil kepada admin.</w:t>
      </w:r>
    </w:p>
    <w:p w:rsidR="006979CE" w:rsidRDefault="006979CE" w:rsidP="006979CE">
      <w:pPr>
        <w:jc w:val="both"/>
        <w:rPr>
          <w:b/>
          <w:lang w:val="id-ID"/>
        </w:rPr>
      </w:pPr>
    </w:p>
    <w:p w:rsidR="006979CE" w:rsidRDefault="006979CE" w:rsidP="006979CE">
      <w:pPr>
        <w:jc w:val="center"/>
        <w:rPr>
          <w:b/>
          <w:lang w:val="id-ID"/>
        </w:rPr>
      </w:pPr>
      <w:r w:rsidRPr="006620A7">
        <w:rPr>
          <w:b/>
          <w:noProof/>
          <w:lang w:val="id-ID" w:eastAsia="id-ID"/>
        </w:rPr>
        <w:lastRenderedPageBreak/>
        <w:drawing>
          <wp:inline distT="0" distB="0" distL="0" distR="0" wp14:anchorId="1862A24C" wp14:editId="1AF8F030">
            <wp:extent cx="2555875" cy="2508292"/>
            <wp:effectExtent l="0" t="0" r="0" b="6350"/>
            <wp:docPr id="8" name="Picture 8" descr="D:\DINAS SOSIAL\PROYEK WEBSITE DSP3A\RANCANGAN\FLOWCHART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INAS SOSIAL\PROYEK WEBSITE DSP3A\RANCANGAN\FLOWCHART SISTE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5875" cy="2508292"/>
                    </a:xfrm>
                    <a:prstGeom prst="rect">
                      <a:avLst/>
                    </a:prstGeom>
                    <a:noFill/>
                    <a:ln>
                      <a:noFill/>
                    </a:ln>
                  </pic:spPr>
                </pic:pic>
              </a:graphicData>
            </a:graphic>
          </wp:inline>
        </w:drawing>
      </w:r>
    </w:p>
    <w:p w:rsidR="006979CE" w:rsidRPr="007F288D" w:rsidRDefault="006979CE" w:rsidP="006979CE">
      <w:pPr>
        <w:jc w:val="center"/>
        <w:rPr>
          <w:lang w:val="id-ID"/>
        </w:rPr>
      </w:pPr>
      <w:r w:rsidRPr="007F288D">
        <w:rPr>
          <w:lang w:val="id-ID"/>
        </w:rPr>
        <w:t>Gambar</w:t>
      </w:r>
      <w:r>
        <w:rPr>
          <w:lang w:val="id-ID"/>
        </w:rPr>
        <w:t xml:space="preserve"> </w:t>
      </w:r>
      <w:r>
        <w:rPr>
          <w:noProof/>
        </w:rPr>
        <w:t>3</w:t>
      </w:r>
      <w:r w:rsidRPr="007F288D">
        <w:rPr>
          <w:lang w:val="id-ID"/>
        </w:rPr>
        <w:t xml:space="preserve"> . Flowchart Sistem</w:t>
      </w:r>
    </w:p>
    <w:p w:rsidR="006979CE" w:rsidRDefault="006979CE" w:rsidP="006979CE">
      <w:pPr>
        <w:jc w:val="both"/>
        <w:rPr>
          <w:lang w:val="id-ID"/>
        </w:rPr>
      </w:pPr>
    </w:p>
    <w:p w:rsidR="006979CE" w:rsidRPr="006620A7" w:rsidRDefault="006979CE" w:rsidP="006979CE">
      <w:pPr>
        <w:jc w:val="both"/>
        <w:rPr>
          <w:lang w:val="id-ID"/>
        </w:rPr>
      </w:pPr>
      <w:r>
        <w:rPr>
          <w:lang w:val="id-ID"/>
        </w:rPr>
        <w:tab/>
      </w:r>
      <w:r w:rsidRPr="006620A7">
        <w:rPr>
          <w:lang w:val="id-ID"/>
        </w:rPr>
        <w:t>Flowchart sistem untuk website seperti pada gambar diatas</w:t>
      </w:r>
      <w:r>
        <w:rPr>
          <w:lang w:val="id-ID"/>
        </w:rPr>
        <w:t xml:space="preserve"> </w:t>
      </w:r>
      <w:r w:rsidRPr="006620A7">
        <w:rPr>
          <w:lang w:val="id-ID"/>
        </w:rPr>
        <w:t>Pengguna mengakses  Web DSP3A melalui browser dan melakukan permintaan  ke  server  yang  menyi</w:t>
      </w:r>
      <w:r>
        <w:rPr>
          <w:lang w:val="id-ID"/>
        </w:rPr>
        <w:t xml:space="preserve">mpan  sistem.  Server menerima </w:t>
      </w:r>
      <w:r w:rsidRPr="006620A7">
        <w:rPr>
          <w:lang w:val="id-ID"/>
        </w:rPr>
        <w:t>permintaan tersebut dan mengarahkannya ke aplikasi yang tepat di  dalam sistem.  Dalam  proses  ini,  sistem  melakukan  pemrosesan  permintaan  dengan menggunakan data yang tersimpan dalam database atau sumber daya lainnya. Setelah pemrosesan selesai, sistem menghasilkan respons yang berisi informasi atau tampilan</w:t>
      </w:r>
      <w:r>
        <w:rPr>
          <w:lang w:val="id-ID"/>
        </w:rPr>
        <w:t xml:space="preserve"> </w:t>
      </w:r>
      <w:r w:rsidRPr="006620A7">
        <w:rPr>
          <w:lang w:val="id-ID"/>
        </w:rPr>
        <w:t>yang  diminta.  Respons  ini  dikirimkan  kembali  ke  pengguna  melalui  server,  dan pengguna  dapat  melihat  ouput hasil dari browser  mereka.  Selain  itu,  terdapat  hubungan antara website dengan konfigurasi. Ketika setting konfigurasi website perlu diubah, langkah-langkah berikut terjadi. Pengguna  atau  administrator akses ke panel pengaturan  website  melalui  browser.  Dalam  panel  pengaturan,  pengguna  dapat mengubah  pengaturan  seperti  tampilan,  fitur  atau  preferensi  lainnya.  Setelah</w:t>
      </w:r>
      <w:r>
        <w:rPr>
          <w:lang w:val="id-ID"/>
        </w:rPr>
        <w:t xml:space="preserve"> </w:t>
      </w:r>
      <w:r w:rsidRPr="006620A7">
        <w:rPr>
          <w:lang w:val="id-ID"/>
        </w:rPr>
        <w:t xml:space="preserve">pengaturan  diubah,  perubahan  tersebut  disimpan  ke  dalam  database  atau  file konfigurasi yang relevan. Selanjutnya, sistem atau website </w:t>
      </w:r>
      <w:r w:rsidRPr="006620A7">
        <w:rPr>
          <w:lang w:val="id-ID"/>
        </w:rPr>
        <w:lastRenderedPageBreak/>
        <w:t>membaca konfigurasi yang baru dan menerapkan perubahan sesuai dengan pengat</w:t>
      </w:r>
      <w:r>
        <w:rPr>
          <w:lang w:val="id-ID"/>
        </w:rPr>
        <w:t xml:space="preserve">uran yang telah diubah. Dengan </w:t>
      </w:r>
      <w:r w:rsidRPr="006620A7">
        <w:rPr>
          <w:lang w:val="id-ID"/>
        </w:rPr>
        <w:t>demikian, website dapat disesuaikan dan dikonfigurasi sesuai  dengan kebutuhan dan preferensi pengguna atau administrator yang berwenang.</w:t>
      </w:r>
    </w:p>
    <w:p w:rsidR="007F288D" w:rsidRDefault="007F288D" w:rsidP="00B90B92">
      <w:pPr>
        <w:jc w:val="both"/>
        <w:rPr>
          <w:b/>
          <w:lang w:val="id-ID"/>
        </w:rPr>
      </w:pPr>
    </w:p>
    <w:p w:rsidR="006979CE" w:rsidRDefault="006979CE" w:rsidP="006979CE">
      <w:pPr>
        <w:jc w:val="both"/>
        <w:rPr>
          <w:b/>
        </w:rPr>
      </w:pPr>
      <w:r w:rsidRPr="002E36A8">
        <w:rPr>
          <w:b/>
        </w:rPr>
        <w:t>PEMBAHASAN</w:t>
      </w:r>
    </w:p>
    <w:p w:rsidR="006979CE" w:rsidRPr="002E36A8" w:rsidRDefault="006979CE" w:rsidP="006979CE">
      <w:pPr>
        <w:jc w:val="both"/>
        <w:rPr>
          <w:b/>
          <w:lang w:val="id-ID"/>
        </w:rPr>
      </w:pPr>
    </w:p>
    <w:p w:rsidR="006979CE" w:rsidRDefault="006979CE" w:rsidP="006979CE">
      <w:pPr>
        <w:jc w:val="both"/>
        <w:rPr>
          <w:b/>
          <w:lang w:val="id-ID"/>
        </w:rPr>
      </w:pPr>
      <w:r>
        <w:rPr>
          <w:b/>
          <w:lang w:val="id-ID"/>
        </w:rPr>
        <w:t>Tahap Pelaksanaan</w:t>
      </w:r>
    </w:p>
    <w:p w:rsidR="006979CE" w:rsidRDefault="006979CE" w:rsidP="00B90B92">
      <w:pPr>
        <w:jc w:val="both"/>
        <w:rPr>
          <w:b/>
          <w:lang w:val="id-ID"/>
        </w:rPr>
      </w:pPr>
    </w:p>
    <w:p w:rsidR="00B90B92" w:rsidRDefault="001B023E" w:rsidP="00B90B92">
      <w:pPr>
        <w:jc w:val="both"/>
        <w:rPr>
          <w:b/>
          <w:lang w:val="id-ID"/>
        </w:rPr>
      </w:pPr>
      <w:r w:rsidRPr="00E91F6E">
        <w:rPr>
          <w:b/>
          <w:lang w:val="id-ID"/>
        </w:rPr>
        <w:t>Sosialisasi</w:t>
      </w:r>
      <w:r w:rsidR="00817BC1">
        <w:rPr>
          <w:b/>
          <w:lang w:val="id-ID"/>
        </w:rPr>
        <w:t xml:space="preserve"> dan Diskusi</w:t>
      </w:r>
      <w:r w:rsidR="00415035">
        <w:rPr>
          <w:b/>
          <w:lang w:val="id-ID"/>
        </w:rPr>
        <w:softHyphen/>
      </w:r>
      <w:r w:rsidR="00415035">
        <w:rPr>
          <w:b/>
          <w:lang w:val="id-ID"/>
        </w:rPr>
        <w:softHyphen/>
      </w:r>
      <w:bookmarkStart w:id="1" w:name="_Toc98149984"/>
      <w:bookmarkStart w:id="2" w:name="_Toc129179017"/>
      <w:bookmarkStart w:id="3" w:name="_Toc161212240"/>
      <w:bookmarkStart w:id="4" w:name="_Toc161382926"/>
    </w:p>
    <w:p w:rsidR="00B90B92" w:rsidRPr="00090DEF" w:rsidRDefault="00B90B92" w:rsidP="00B90B92">
      <w:pPr>
        <w:jc w:val="both"/>
        <w:rPr>
          <w:b/>
          <w:lang w:val="id-ID"/>
        </w:rPr>
      </w:pPr>
      <w:r w:rsidRPr="00090DEF">
        <w:rPr>
          <w:lang w:val="id-ID"/>
        </w:rPr>
        <w:t>Mensosialisasikan kegiatan pengabdian kepada masyarakat mengenai kegiatan pengabdian masyarakat yang akan diselenggarakan.</w:t>
      </w:r>
      <w:bookmarkEnd w:id="1"/>
      <w:bookmarkEnd w:id="2"/>
      <w:bookmarkEnd w:id="3"/>
      <w:bookmarkEnd w:id="4"/>
      <w:r w:rsidRPr="00090DEF">
        <w:rPr>
          <w:lang w:val="id-ID"/>
        </w:rPr>
        <w:t xml:space="preserve"> </w:t>
      </w:r>
      <w:r>
        <w:rPr>
          <w:lang w:val="id-ID"/>
        </w:rPr>
        <w:t>Den</w:t>
      </w:r>
      <w:r w:rsidR="00FF5FBC">
        <w:rPr>
          <w:lang w:val="id-ID"/>
        </w:rPr>
        <w:t>gan menjelaskan beberapa kegiat</w:t>
      </w:r>
      <w:r>
        <w:rPr>
          <w:lang w:val="id-ID"/>
        </w:rPr>
        <w:t xml:space="preserve">an ini; </w:t>
      </w:r>
      <w:r w:rsidRPr="00B90B92">
        <w:rPr>
          <w:lang w:val="id-ID"/>
        </w:rPr>
        <w:t xml:space="preserve">Pemaparan Fungsi Website, Pengenalan Fitur Dashboard, Mengumpulkan dan mempersiapakn Data dan Informasi, Mengenali Fitur yang ada di dashboard wordpress, Mempersiapkan Konten </w:t>
      </w:r>
      <w:r w:rsidR="007F288D">
        <w:rPr>
          <w:lang w:val="id-ID"/>
        </w:rPr>
        <w:t>Sosial Media</w:t>
      </w:r>
      <w:r w:rsidRPr="00B90B92">
        <w:rPr>
          <w:lang w:val="id-ID"/>
        </w:rPr>
        <w:t>.</w:t>
      </w:r>
    </w:p>
    <w:p w:rsidR="007E71BB" w:rsidRDefault="00B90B92" w:rsidP="00D56051">
      <w:pPr>
        <w:jc w:val="both"/>
        <w:rPr>
          <w:lang w:val="id-ID"/>
        </w:rPr>
      </w:pPr>
      <w:r w:rsidRPr="000B5710">
        <w:rPr>
          <w:noProof/>
          <w:lang w:val="id-ID" w:eastAsia="id-ID"/>
        </w:rPr>
        <w:drawing>
          <wp:inline distT="0" distB="0" distL="0" distR="0" wp14:anchorId="5B232C37" wp14:editId="6F641E75">
            <wp:extent cx="2555875" cy="1917047"/>
            <wp:effectExtent l="0" t="0" r="0" b="7620"/>
            <wp:docPr id="25" name="Picture 25" descr="D:\INSTITUT SB\PENELITIAN PPM 2024\PPM\DOKUMENTASI KEGIATAN PPM\WhatsApp Image 2024-08-07 at 15.10.4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NSTITUT SB\PENELITIAN PPM 2024\PPM\DOKUMENTASI KEGIATAN PPM\WhatsApp Image 2024-08-07 at 15.10.45 (1).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55875" cy="1917047"/>
                    </a:xfrm>
                    <a:prstGeom prst="rect">
                      <a:avLst/>
                    </a:prstGeom>
                    <a:noFill/>
                    <a:ln>
                      <a:noFill/>
                    </a:ln>
                  </pic:spPr>
                </pic:pic>
              </a:graphicData>
            </a:graphic>
          </wp:inline>
        </w:drawing>
      </w:r>
    </w:p>
    <w:p w:rsidR="00B90B92" w:rsidRDefault="007F288D" w:rsidP="00B90B92">
      <w:pPr>
        <w:jc w:val="both"/>
        <w:rPr>
          <w:sz w:val="20"/>
          <w:lang w:val="id-ID"/>
        </w:rPr>
      </w:pPr>
      <w:r>
        <w:rPr>
          <w:sz w:val="20"/>
          <w:lang w:val="id-ID"/>
        </w:rPr>
        <w:t>Gambar 2</w:t>
      </w:r>
      <w:r w:rsidR="00B90B92" w:rsidRPr="007E71BB">
        <w:rPr>
          <w:sz w:val="20"/>
          <w:lang w:val="id-ID"/>
        </w:rPr>
        <w:t>. Pemaparan materi kepada perangkat desa</w:t>
      </w:r>
    </w:p>
    <w:p w:rsidR="00B90B92" w:rsidRDefault="00B90B92" w:rsidP="00D56051">
      <w:pPr>
        <w:jc w:val="both"/>
        <w:rPr>
          <w:lang w:val="id-ID"/>
        </w:rPr>
      </w:pPr>
    </w:p>
    <w:p w:rsidR="00B90B92" w:rsidRPr="002E419C" w:rsidRDefault="00B90B92" w:rsidP="00D56051">
      <w:pPr>
        <w:jc w:val="both"/>
        <w:rPr>
          <w:lang w:val="id-ID"/>
        </w:rPr>
      </w:pPr>
    </w:p>
    <w:p w:rsidR="00E91F6E" w:rsidRPr="004471C5" w:rsidRDefault="00B90B92" w:rsidP="00D56051">
      <w:pPr>
        <w:jc w:val="both"/>
        <w:rPr>
          <w:b/>
          <w:sz w:val="28"/>
        </w:rPr>
      </w:pPr>
      <w:r>
        <w:rPr>
          <w:b/>
          <w:lang w:val="id-ID"/>
        </w:rPr>
        <w:t xml:space="preserve">Pendampingn kepada Admin/Operator </w:t>
      </w:r>
    </w:p>
    <w:p w:rsidR="00FF5FBC" w:rsidRDefault="00FF5FBC" w:rsidP="00FF5FBC">
      <w:pPr>
        <w:jc w:val="both"/>
        <w:rPr>
          <w:lang w:val="id-ID"/>
        </w:rPr>
      </w:pPr>
    </w:p>
    <w:p w:rsidR="00FF5FBC" w:rsidRPr="004471C5" w:rsidRDefault="00FF5FBC" w:rsidP="00FF5FBC">
      <w:pPr>
        <w:jc w:val="both"/>
        <w:rPr>
          <w:lang w:val="id-ID"/>
        </w:rPr>
      </w:pPr>
      <w:r w:rsidRPr="00852AA7">
        <w:rPr>
          <w:noProof/>
          <w:lang w:val="id-ID" w:eastAsia="id-ID"/>
        </w:rPr>
        <w:lastRenderedPageBreak/>
        <w:drawing>
          <wp:inline distT="0" distB="0" distL="0" distR="0" wp14:anchorId="6EF15E98" wp14:editId="3CC6E33B">
            <wp:extent cx="2555875" cy="1916906"/>
            <wp:effectExtent l="0" t="0" r="0" b="7620"/>
            <wp:docPr id="2" name="Picture 2" descr="D:\INSTITUT SB\PENELITIAN PPM 2024\PPM\DOKUMENTASI KEGIATAN PPM\WhatsApp Image 2024-08-07 at 15.10.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NSTITUT SB\PENELITIAN PPM 2024\PPM\DOKUMENTASI KEGIATAN PPM\WhatsApp Image 2024-08-07 at 15.10.44.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55875" cy="1916906"/>
                    </a:xfrm>
                    <a:prstGeom prst="rect">
                      <a:avLst/>
                    </a:prstGeom>
                    <a:noFill/>
                    <a:ln>
                      <a:noFill/>
                    </a:ln>
                  </pic:spPr>
                </pic:pic>
              </a:graphicData>
            </a:graphic>
          </wp:inline>
        </w:drawing>
      </w:r>
    </w:p>
    <w:p w:rsidR="00FF5FBC" w:rsidRPr="007E71BB" w:rsidRDefault="00FF5FBC" w:rsidP="00FF5FBC">
      <w:pPr>
        <w:jc w:val="center"/>
        <w:rPr>
          <w:sz w:val="20"/>
          <w:lang w:val="id-ID"/>
        </w:rPr>
      </w:pPr>
      <w:r w:rsidRPr="007E71BB">
        <w:rPr>
          <w:sz w:val="20"/>
          <w:lang w:val="id-ID"/>
        </w:rPr>
        <w:t xml:space="preserve">Gambar </w:t>
      </w:r>
      <w:r>
        <w:rPr>
          <w:noProof/>
          <w:sz w:val="22"/>
        </w:rPr>
        <w:t>3</w:t>
      </w:r>
      <w:r w:rsidRPr="007E71BB">
        <w:rPr>
          <w:noProof/>
          <w:sz w:val="22"/>
          <w:lang w:val="id-ID"/>
        </w:rPr>
        <w:t>. Pelatiha</w:t>
      </w:r>
      <w:r>
        <w:rPr>
          <w:noProof/>
          <w:sz w:val="22"/>
          <w:lang w:val="id-ID"/>
        </w:rPr>
        <w:t>n pada Admin/operator</w:t>
      </w:r>
    </w:p>
    <w:p w:rsidR="00FF5FBC" w:rsidRDefault="00FF5FBC" w:rsidP="00D56051">
      <w:pPr>
        <w:jc w:val="both"/>
        <w:rPr>
          <w:lang w:val="id-ID"/>
        </w:rPr>
      </w:pPr>
    </w:p>
    <w:p w:rsidR="004471C5" w:rsidRDefault="004471C5" w:rsidP="00D56051">
      <w:pPr>
        <w:jc w:val="both"/>
        <w:rPr>
          <w:lang w:val="id-ID"/>
        </w:rPr>
      </w:pPr>
      <w:r w:rsidRPr="004471C5">
        <w:rPr>
          <w:lang w:val="id-ID"/>
        </w:rPr>
        <w:t xml:space="preserve">Dalam </w:t>
      </w:r>
      <w:r w:rsidR="00B90B92" w:rsidRPr="00B90B92">
        <w:rPr>
          <w:lang w:val="id-ID"/>
        </w:rPr>
        <w:t xml:space="preserve">mengarahkan Operator/admin web untuk melakukan pembayaran perpanjangan Hosting Web. Mencari solusi terkait </w:t>
      </w:r>
      <w:r w:rsidR="00B90B92" w:rsidRPr="007F288D">
        <w:rPr>
          <w:i/>
          <w:lang w:val="id-ID"/>
        </w:rPr>
        <w:t>Human Error</w:t>
      </w:r>
      <w:r w:rsidR="00B90B92" w:rsidRPr="00B90B92">
        <w:rPr>
          <w:lang w:val="id-ID"/>
        </w:rPr>
        <w:t xml:space="preserve"> pada Dashboard website. Mengarahkan operator untuk menggunakan fitur-fitur pada wordpress dan melakukan pelatihan penggunaan halaman pages, penggunaan fitur/menu penyimpanan file/media.</w:t>
      </w:r>
    </w:p>
    <w:p w:rsidR="00FF5FBC" w:rsidRDefault="00FF5FBC" w:rsidP="00D56051">
      <w:pPr>
        <w:jc w:val="both"/>
        <w:rPr>
          <w:lang w:val="id-ID"/>
        </w:rPr>
      </w:pPr>
      <w:r w:rsidRPr="00FF5FBC">
        <w:rPr>
          <w:noProof/>
          <w:lang w:val="id-ID" w:eastAsia="id-ID"/>
        </w:rPr>
        <w:drawing>
          <wp:inline distT="0" distB="0" distL="0" distR="0" wp14:anchorId="35082B92" wp14:editId="157C516A">
            <wp:extent cx="2555875" cy="1598141"/>
            <wp:effectExtent l="0" t="0" r="0" b="2540"/>
            <wp:docPr id="9" name="Picture 9" descr="D:\INSTITUT SB\PENELITIAN PPM 2024\PPM\DOKUMENTASI KEGIATAN PPM\WhatsApp Image 2024-08-07 at 15.04.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NSTITUT SB\PENELITIAN PPM 2024\PPM\DOKUMENTASI KEGIATAN PPM\WhatsApp Image 2024-08-07 at 15.04.23.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55875" cy="1598141"/>
                    </a:xfrm>
                    <a:prstGeom prst="rect">
                      <a:avLst/>
                    </a:prstGeom>
                    <a:noFill/>
                    <a:ln>
                      <a:noFill/>
                    </a:ln>
                  </pic:spPr>
                </pic:pic>
              </a:graphicData>
            </a:graphic>
          </wp:inline>
        </w:drawing>
      </w:r>
    </w:p>
    <w:p w:rsidR="00FF5FBC" w:rsidRPr="00FF5FBC" w:rsidRDefault="00FF5FBC" w:rsidP="00D56051">
      <w:pPr>
        <w:jc w:val="both"/>
        <w:rPr>
          <w:sz w:val="22"/>
          <w:lang w:val="id-ID"/>
        </w:rPr>
      </w:pPr>
      <w:r w:rsidRPr="00FF5FBC">
        <w:rPr>
          <w:sz w:val="22"/>
          <w:lang w:val="id-ID"/>
        </w:rPr>
        <w:t>Gambar 4. Pengenalan Fitur Dashboard Wordpress</w:t>
      </w:r>
    </w:p>
    <w:p w:rsidR="007E71BB" w:rsidRPr="007E71BB" w:rsidRDefault="007E71BB" w:rsidP="00D56051">
      <w:pPr>
        <w:jc w:val="both"/>
        <w:rPr>
          <w:sz w:val="20"/>
          <w:lang w:val="id-ID"/>
        </w:rPr>
      </w:pPr>
    </w:p>
    <w:p w:rsidR="00780D61" w:rsidRDefault="00780D61" w:rsidP="00D56051">
      <w:pPr>
        <w:jc w:val="both"/>
        <w:rPr>
          <w:b/>
          <w:lang w:val="id-ID"/>
        </w:rPr>
      </w:pPr>
    </w:p>
    <w:p w:rsidR="00780D61" w:rsidRDefault="00780D61" w:rsidP="00D56051">
      <w:pPr>
        <w:jc w:val="both"/>
        <w:rPr>
          <w:b/>
          <w:lang w:val="id-ID"/>
        </w:rPr>
      </w:pPr>
      <w:r w:rsidRPr="00780D61">
        <w:rPr>
          <w:b/>
          <w:lang w:val="id-ID"/>
        </w:rPr>
        <w:t>Pengenalan Manual Book sebagai Modul Pembelajaran dalam penggunaaan Dashboard Wordpress.</w:t>
      </w:r>
    </w:p>
    <w:p w:rsidR="007F288D" w:rsidRPr="00780D61" w:rsidRDefault="007F288D" w:rsidP="00D56051">
      <w:pPr>
        <w:jc w:val="both"/>
        <w:rPr>
          <w:b/>
          <w:sz w:val="28"/>
          <w:lang w:val="id-ID"/>
        </w:rPr>
      </w:pPr>
    </w:p>
    <w:p w:rsidR="00A142B8" w:rsidRDefault="007F288D" w:rsidP="007F288D">
      <w:pPr>
        <w:jc w:val="center"/>
        <w:rPr>
          <w:lang w:val="id-ID"/>
        </w:rPr>
      </w:pPr>
      <w:r>
        <w:rPr>
          <w:noProof/>
          <w:lang w:val="id-ID" w:eastAsia="id-ID"/>
        </w:rPr>
        <w:lastRenderedPageBreak/>
        <w:drawing>
          <wp:inline distT="0" distB="0" distL="0" distR="0" wp14:anchorId="5D4C0D06" wp14:editId="499C7DE4">
            <wp:extent cx="1242795" cy="1669312"/>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43050" t="10410" r="23924" b="10733"/>
                    <a:stretch/>
                  </pic:blipFill>
                  <pic:spPr bwMode="auto">
                    <a:xfrm>
                      <a:off x="0" y="0"/>
                      <a:ext cx="1282919" cy="1723206"/>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eastAsia="id-ID"/>
        </w:rPr>
        <w:drawing>
          <wp:inline distT="0" distB="0" distL="0" distR="0" wp14:anchorId="13965E16" wp14:editId="0AA425B2">
            <wp:extent cx="1180150" cy="1658679"/>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43726" t="10367" r="25433" b="12577"/>
                    <a:stretch/>
                  </pic:blipFill>
                  <pic:spPr bwMode="auto">
                    <a:xfrm>
                      <a:off x="0" y="0"/>
                      <a:ext cx="1207100" cy="1696557"/>
                    </a:xfrm>
                    <a:prstGeom prst="rect">
                      <a:avLst/>
                    </a:prstGeom>
                    <a:ln>
                      <a:noFill/>
                    </a:ln>
                    <a:extLst>
                      <a:ext uri="{53640926-AAD7-44D8-BBD7-CCE9431645EC}">
                        <a14:shadowObscured xmlns:a14="http://schemas.microsoft.com/office/drawing/2010/main"/>
                      </a:ext>
                    </a:extLst>
                  </pic:spPr>
                </pic:pic>
              </a:graphicData>
            </a:graphic>
          </wp:inline>
        </w:drawing>
      </w:r>
    </w:p>
    <w:p w:rsidR="007F288D" w:rsidRPr="007F288D" w:rsidRDefault="00FF5FBC" w:rsidP="007F288D">
      <w:pPr>
        <w:jc w:val="center"/>
        <w:rPr>
          <w:b/>
        </w:rPr>
      </w:pPr>
      <w:r>
        <w:rPr>
          <w:sz w:val="22"/>
          <w:lang w:val="id-ID"/>
        </w:rPr>
        <w:t xml:space="preserve">Gambar </w:t>
      </w:r>
      <w:r w:rsidRPr="00096335">
        <w:rPr>
          <w:noProof/>
        </w:rPr>
        <w:t>5</w:t>
      </w:r>
      <w:r w:rsidR="007F288D" w:rsidRPr="007F288D">
        <w:rPr>
          <w:sz w:val="22"/>
          <w:lang w:val="id-ID"/>
        </w:rPr>
        <w:t>. Manual Book</w:t>
      </w:r>
      <w:r w:rsidR="007F288D" w:rsidRPr="007F288D">
        <w:rPr>
          <w:b/>
        </w:rPr>
        <w:t xml:space="preserve"> </w:t>
      </w:r>
    </w:p>
    <w:p w:rsidR="00780D61" w:rsidRDefault="00780D61" w:rsidP="00D56051">
      <w:pPr>
        <w:jc w:val="both"/>
        <w:rPr>
          <w:b/>
        </w:rPr>
      </w:pPr>
    </w:p>
    <w:p w:rsidR="00780D61" w:rsidRDefault="007F288D" w:rsidP="00D56051">
      <w:pPr>
        <w:jc w:val="both"/>
        <w:rPr>
          <w:lang w:val="id-ID"/>
        </w:rPr>
      </w:pPr>
      <w:r w:rsidRPr="007F288D">
        <w:rPr>
          <w:lang w:val="id-ID"/>
        </w:rPr>
        <w:t xml:space="preserve">Dalam Manual book diatas menjelaskan tutorial </w:t>
      </w:r>
      <w:r w:rsidR="006979CE">
        <w:rPr>
          <w:lang w:val="id-ID"/>
        </w:rPr>
        <w:t>langkah</w:t>
      </w:r>
      <w:r w:rsidR="00FF5FBC">
        <w:rPr>
          <w:rFonts w:ascii="Angsana New" w:hAnsi="Angsana New" w:cs="Angsana New"/>
          <w:lang w:val="id-ID"/>
        </w:rPr>
        <w:t>-</w:t>
      </w:r>
      <w:r w:rsidR="006979CE">
        <w:rPr>
          <w:lang w:val="id-ID"/>
        </w:rPr>
        <w:t xml:space="preserve">langkah dalam penggunaan </w:t>
      </w:r>
      <w:r w:rsidRPr="007F288D">
        <w:rPr>
          <w:lang w:val="id-ID"/>
        </w:rPr>
        <w:t>dashboard word</w:t>
      </w:r>
      <w:r w:rsidR="006979CE">
        <w:rPr>
          <w:lang w:val="id-ID"/>
        </w:rPr>
        <w:t>p</w:t>
      </w:r>
      <w:r w:rsidRPr="007F288D">
        <w:rPr>
          <w:lang w:val="id-ID"/>
        </w:rPr>
        <w:t>ress, sebagai buku saku operator pada saat mengoperasi web.</w:t>
      </w:r>
    </w:p>
    <w:p w:rsidR="00215453" w:rsidRDefault="00215453" w:rsidP="006979CE">
      <w:pPr>
        <w:pStyle w:val="ListParagraph"/>
        <w:ind w:left="284"/>
        <w:jc w:val="both"/>
        <w:rPr>
          <w:b/>
          <w:lang w:val="id-ID"/>
        </w:rPr>
      </w:pPr>
    </w:p>
    <w:p w:rsidR="00215453" w:rsidRDefault="00215453" w:rsidP="00215453">
      <w:pPr>
        <w:pStyle w:val="ListParagraph"/>
        <w:ind w:left="0"/>
        <w:jc w:val="both"/>
        <w:rPr>
          <w:b/>
          <w:lang w:val="id-ID"/>
        </w:rPr>
      </w:pPr>
      <w:r>
        <w:rPr>
          <w:b/>
          <w:lang w:val="id-ID"/>
        </w:rPr>
        <w:t>Pengenalan dan penjelasan Cpanel dan Hpanel</w:t>
      </w:r>
    </w:p>
    <w:p w:rsidR="00780D61" w:rsidRPr="00FF5FBC" w:rsidRDefault="00215453" w:rsidP="00FF5FBC">
      <w:pPr>
        <w:pStyle w:val="ListParagraph"/>
        <w:ind w:left="0"/>
        <w:jc w:val="both"/>
        <w:rPr>
          <w:lang w:val="id-ID"/>
        </w:rPr>
      </w:pPr>
      <w:r>
        <w:rPr>
          <w:lang w:val="id-ID"/>
        </w:rPr>
        <w:t>Cpanel</w:t>
      </w:r>
      <w:r w:rsidRPr="00215453">
        <w:rPr>
          <w:lang w:val="id-ID"/>
        </w:rPr>
        <w:t xml:space="preserve"> Hosting  adalah  salah  satu  jenis  layanan  hosting  yang menggunakan  cPanel  sebagai  kontrol  panelnya.  cPanel  merupakan  sebuah  aplikasi berbasis  web  yang  menyediakan  antarmuka  grafis  yang  intuitif  untuk  mengelola aspek-aspek teknis dari hosting, seperti pengelolaan file, pengaturan email, database, dan  pengelolaan  domain.  Dalam  pembuatan  website  ini,  pengguna  dapat menggunakan cPanel Hosting untuk mengatur konfigurasi hosting, mengunggah dan mengelola file-file website, serta mengelola aspek teknis lainnya.</w:t>
      </w:r>
      <w:r w:rsidR="00234174">
        <w:rPr>
          <w:lang w:val="id-ID"/>
        </w:rPr>
        <w:t xml:space="preserve"> </w:t>
      </w:r>
      <w:r>
        <w:rPr>
          <w:lang w:val="id-ID"/>
        </w:rPr>
        <w:t xml:space="preserve">Pada kegiatan ini operator diarahkan untuk mengenal fungsi dari cpanel dan hpanel dan juga melakukan setting </w:t>
      </w:r>
      <w:r>
        <w:rPr>
          <w:sz w:val="22"/>
          <w:lang w:val="id-ID"/>
        </w:rPr>
        <w:t>m</w:t>
      </w:r>
      <w:r w:rsidR="006979CE">
        <w:rPr>
          <w:sz w:val="22"/>
          <w:lang w:val="id-ID"/>
        </w:rPr>
        <w:t>igrasi Web dari cpanel ke hpanel</w:t>
      </w:r>
      <w:r w:rsidR="00FF5FBC">
        <w:rPr>
          <w:sz w:val="22"/>
          <w:lang w:val="id-ID"/>
        </w:rPr>
        <w:t>.</w:t>
      </w:r>
    </w:p>
    <w:p w:rsidR="00E91F6E" w:rsidRDefault="00B90B92" w:rsidP="00B90B92">
      <w:pPr>
        <w:jc w:val="center"/>
        <w:rPr>
          <w:lang w:val="id-ID"/>
        </w:rPr>
      </w:pPr>
      <w:r w:rsidRPr="000103B4">
        <w:rPr>
          <w:noProof/>
          <w:lang w:val="id-ID" w:eastAsia="id-ID"/>
        </w:rPr>
        <w:lastRenderedPageBreak/>
        <w:drawing>
          <wp:inline distT="0" distB="0" distL="0" distR="0" wp14:anchorId="5646DDE0" wp14:editId="77BACDC3">
            <wp:extent cx="2555875" cy="1596875"/>
            <wp:effectExtent l="0" t="0" r="0" b="3810"/>
            <wp:docPr id="32" name="Picture 32" descr="D:\INSTITUT SB\PENELITIAN PPM 2024\PPM\DOKUMENTASI KEGIATAN PPM\WhatsApp Image 2024-08-07 at 15.00.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NSTITUT SB\PENELITIAN PPM 2024\PPM\DOKUMENTASI KEGIATAN PPM\WhatsApp Image 2024-08-07 at 15.00.32.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55875" cy="1596875"/>
                    </a:xfrm>
                    <a:prstGeom prst="rect">
                      <a:avLst/>
                    </a:prstGeom>
                    <a:noFill/>
                    <a:ln>
                      <a:noFill/>
                    </a:ln>
                  </pic:spPr>
                </pic:pic>
              </a:graphicData>
            </a:graphic>
          </wp:inline>
        </w:drawing>
      </w:r>
    </w:p>
    <w:p w:rsidR="006434F1" w:rsidRPr="006550E3" w:rsidRDefault="006434F1" w:rsidP="006550E3">
      <w:pPr>
        <w:jc w:val="center"/>
        <w:rPr>
          <w:sz w:val="22"/>
          <w:lang w:val="id-ID"/>
        </w:rPr>
      </w:pPr>
      <w:r w:rsidRPr="006550E3">
        <w:rPr>
          <w:sz w:val="22"/>
          <w:lang w:val="id-ID"/>
        </w:rPr>
        <w:t>(a)</w:t>
      </w:r>
    </w:p>
    <w:p w:rsidR="006434F1" w:rsidRDefault="006434F1" w:rsidP="00D56051">
      <w:pPr>
        <w:jc w:val="both"/>
        <w:rPr>
          <w:lang w:val="id-ID"/>
        </w:rPr>
      </w:pPr>
    </w:p>
    <w:p w:rsidR="006434F1" w:rsidRDefault="00B90B92" w:rsidP="00D56051">
      <w:pPr>
        <w:jc w:val="both"/>
        <w:rPr>
          <w:lang w:val="id-ID"/>
        </w:rPr>
      </w:pPr>
      <w:r w:rsidRPr="000103B4">
        <w:rPr>
          <w:noProof/>
          <w:lang w:val="id-ID" w:eastAsia="id-ID"/>
        </w:rPr>
        <w:drawing>
          <wp:inline distT="0" distB="0" distL="0" distR="0" wp14:anchorId="5474A78D" wp14:editId="1A4CB3DA">
            <wp:extent cx="2551430" cy="1594099"/>
            <wp:effectExtent l="0" t="0" r="1270" b="6350"/>
            <wp:docPr id="31" name="Picture 31" descr="D:\INSTITUT SB\PENELITIAN PPM 2024\PPM\DOKUMENTASI KEGIATAN PPM\WhatsApp Image 2024-08-07 at 15.00.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NSTITUT SB\PENELITIAN PPM 2024\PPM\DOKUMENTASI KEGIATAN PPM\WhatsApp Image 2024-08-07 at 15.00.49.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78994" cy="1611321"/>
                    </a:xfrm>
                    <a:prstGeom prst="rect">
                      <a:avLst/>
                    </a:prstGeom>
                    <a:noFill/>
                    <a:ln>
                      <a:noFill/>
                    </a:ln>
                  </pic:spPr>
                </pic:pic>
              </a:graphicData>
            </a:graphic>
          </wp:inline>
        </w:drawing>
      </w:r>
    </w:p>
    <w:p w:rsidR="006434F1" w:rsidRPr="006550E3" w:rsidRDefault="0076663A" w:rsidP="006550E3">
      <w:pPr>
        <w:jc w:val="center"/>
        <w:rPr>
          <w:sz w:val="22"/>
          <w:lang w:val="id-ID"/>
        </w:rPr>
      </w:pPr>
      <w:r>
        <w:rPr>
          <w:sz w:val="22"/>
          <w:lang w:val="id-ID"/>
        </w:rPr>
        <w:t>(b</w:t>
      </w:r>
      <w:r w:rsidR="006434F1" w:rsidRPr="006550E3">
        <w:rPr>
          <w:sz w:val="22"/>
          <w:lang w:val="id-ID"/>
        </w:rPr>
        <w:t>)</w:t>
      </w:r>
    </w:p>
    <w:p w:rsidR="006434F1" w:rsidRDefault="006434F1" w:rsidP="00D56051">
      <w:pPr>
        <w:jc w:val="both"/>
        <w:rPr>
          <w:lang w:val="id-ID"/>
        </w:rPr>
      </w:pPr>
    </w:p>
    <w:p w:rsidR="002B2F91" w:rsidRPr="0076663A" w:rsidRDefault="0076663A" w:rsidP="00D56051">
      <w:pPr>
        <w:pStyle w:val="ListParagraph"/>
        <w:tabs>
          <w:tab w:val="left" w:pos="3396"/>
        </w:tabs>
        <w:ind w:left="0"/>
        <w:jc w:val="both"/>
        <w:rPr>
          <w:sz w:val="20"/>
          <w:lang w:val="id-ID"/>
        </w:rPr>
      </w:pPr>
      <w:r w:rsidRPr="0076663A">
        <w:rPr>
          <w:sz w:val="20"/>
          <w:lang w:val="id-ID"/>
        </w:rPr>
        <w:t>Gambar 6. Tampilan Aplikasi dan Database  Buku Tamu</w:t>
      </w:r>
    </w:p>
    <w:p w:rsidR="0076663A" w:rsidRDefault="0076663A" w:rsidP="00D56051">
      <w:pPr>
        <w:pStyle w:val="ListParagraph"/>
        <w:tabs>
          <w:tab w:val="left" w:pos="3396"/>
        </w:tabs>
        <w:ind w:left="0"/>
        <w:jc w:val="both"/>
        <w:rPr>
          <w:b/>
          <w:lang w:val="id-ID"/>
        </w:rPr>
      </w:pPr>
    </w:p>
    <w:p w:rsidR="002B2F91" w:rsidRDefault="002B2F91" w:rsidP="002B2F91">
      <w:pPr>
        <w:jc w:val="both"/>
        <w:rPr>
          <w:b/>
          <w:lang w:val="id-ID"/>
        </w:rPr>
      </w:pPr>
      <w:r>
        <w:rPr>
          <w:b/>
          <w:lang w:val="id-ID"/>
        </w:rPr>
        <w:t>Evaluasi</w:t>
      </w:r>
    </w:p>
    <w:p w:rsidR="002B2F91" w:rsidRPr="00AB6C16" w:rsidRDefault="002B2F91" w:rsidP="002B2F91">
      <w:pPr>
        <w:jc w:val="both"/>
        <w:rPr>
          <w:lang w:val="id-ID"/>
        </w:rPr>
      </w:pPr>
      <w:r w:rsidRPr="00AB6C16">
        <w:rPr>
          <w:lang w:val="id-ID"/>
        </w:rPr>
        <w:t>Pelaksanaan evaluasi dalam pengabdian ini adalah</w:t>
      </w:r>
      <w:r w:rsidR="006D0FDF">
        <w:rPr>
          <w:lang w:val="id-ID"/>
        </w:rPr>
        <w:t xml:space="preserve"> melakukan perbaikan pada proses pengabdian yang sedang berjalan</w:t>
      </w:r>
      <w:r w:rsidR="00AB6C16" w:rsidRPr="00AB6C16">
        <w:rPr>
          <w:lang w:val="id-ID"/>
        </w:rPr>
        <w:t>.</w:t>
      </w:r>
      <w:r w:rsidR="006D0FDF">
        <w:rPr>
          <w:lang w:val="id-ID"/>
        </w:rPr>
        <w:t xml:space="preserve"> Tujuan evaluasi ini untuk memudahkan proses pengembangan kegiatan berikutnya dengan melakukan koordinasi pada </w:t>
      </w:r>
      <w:r w:rsidR="00FF5FBC">
        <w:rPr>
          <w:lang w:val="id-ID"/>
        </w:rPr>
        <w:t xml:space="preserve">pihak instansi pemerintah </w:t>
      </w:r>
      <w:r w:rsidR="006D0FDF">
        <w:rPr>
          <w:lang w:val="id-ID"/>
        </w:rPr>
        <w:t>sebagai monitoring kegiatan pengabdian.</w:t>
      </w:r>
    </w:p>
    <w:p w:rsidR="002B2F91" w:rsidRPr="002B2F91" w:rsidRDefault="002B2F91" w:rsidP="00D56051">
      <w:pPr>
        <w:pStyle w:val="ListParagraph"/>
        <w:tabs>
          <w:tab w:val="left" w:pos="3396"/>
        </w:tabs>
        <w:ind w:left="0"/>
        <w:jc w:val="both"/>
        <w:rPr>
          <w:b/>
          <w:lang w:val="id-ID"/>
        </w:rPr>
      </w:pPr>
    </w:p>
    <w:p w:rsidR="00035524" w:rsidRDefault="00035524" w:rsidP="00D56051">
      <w:pPr>
        <w:pStyle w:val="ListParagraph"/>
        <w:tabs>
          <w:tab w:val="left" w:pos="3396"/>
        </w:tabs>
        <w:ind w:left="0"/>
        <w:jc w:val="both"/>
        <w:rPr>
          <w:b/>
        </w:rPr>
      </w:pPr>
    </w:p>
    <w:p w:rsidR="00D56051" w:rsidRPr="002E36A8" w:rsidRDefault="00D56051" w:rsidP="00D56051">
      <w:pPr>
        <w:pStyle w:val="ListParagraph"/>
        <w:tabs>
          <w:tab w:val="left" w:pos="3396"/>
        </w:tabs>
        <w:ind w:left="0"/>
        <w:jc w:val="both"/>
        <w:rPr>
          <w:b/>
        </w:rPr>
      </w:pPr>
      <w:r w:rsidRPr="002E36A8">
        <w:rPr>
          <w:b/>
        </w:rPr>
        <w:t>SIMPULAN</w:t>
      </w:r>
    </w:p>
    <w:p w:rsidR="00D56051" w:rsidRPr="002E36A8" w:rsidRDefault="00D56051" w:rsidP="00D56051">
      <w:pPr>
        <w:pStyle w:val="ListParagraph"/>
        <w:tabs>
          <w:tab w:val="left" w:pos="3396"/>
        </w:tabs>
        <w:ind w:left="0"/>
        <w:jc w:val="both"/>
      </w:pPr>
    </w:p>
    <w:p w:rsidR="00FD7BDE" w:rsidRPr="00765A55" w:rsidRDefault="00A72D26" w:rsidP="00FF5FBC">
      <w:pPr>
        <w:tabs>
          <w:tab w:val="left" w:pos="0"/>
        </w:tabs>
        <w:jc w:val="both"/>
        <w:rPr>
          <w:lang w:val="id-ID"/>
        </w:rPr>
      </w:pPr>
      <w:r>
        <w:tab/>
      </w:r>
      <w:r w:rsidR="00AB6C16">
        <w:rPr>
          <w:lang w:val="id-ID"/>
        </w:rPr>
        <w:t xml:space="preserve">Setelah melaksanakan pengabdian, </w:t>
      </w:r>
      <w:r w:rsidR="009A2986">
        <w:rPr>
          <w:lang w:val="id-ID"/>
        </w:rPr>
        <w:t xml:space="preserve">hasil dari </w:t>
      </w:r>
      <w:r w:rsidR="00FF5FBC">
        <w:rPr>
          <w:lang w:val="id-ID"/>
        </w:rPr>
        <w:t>mentoing olah website</w:t>
      </w:r>
      <w:r w:rsidR="009A2986">
        <w:rPr>
          <w:lang w:val="id-ID"/>
        </w:rPr>
        <w:t xml:space="preserve"> </w:t>
      </w:r>
      <w:r w:rsidR="006D0FDF">
        <w:rPr>
          <w:lang w:val="id-ID"/>
        </w:rPr>
        <w:t xml:space="preserve">yang didapatkan oleh </w:t>
      </w:r>
      <w:r w:rsidR="00FF5FBC">
        <w:rPr>
          <w:lang w:val="id-ID"/>
        </w:rPr>
        <w:t>operator</w:t>
      </w:r>
      <w:r w:rsidR="006D0FDF">
        <w:rPr>
          <w:lang w:val="id-ID"/>
        </w:rPr>
        <w:t xml:space="preserve"> </w:t>
      </w:r>
      <w:r w:rsidR="00FF5FBC">
        <w:rPr>
          <w:lang w:val="id-ID"/>
        </w:rPr>
        <w:t xml:space="preserve">dinas dalm </w:t>
      </w:r>
      <w:r w:rsidR="00FF5FBC" w:rsidRPr="00FF5FBC">
        <w:rPr>
          <w:lang w:val="id-ID"/>
        </w:rPr>
        <w:t>Penda</w:t>
      </w:r>
      <w:r w:rsidR="00FF5FBC">
        <w:rPr>
          <w:lang w:val="id-ID"/>
        </w:rPr>
        <w:t xml:space="preserve">mpingn kepada Admin/Operator, mengenai Fungsi Website, </w:t>
      </w:r>
      <w:r w:rsidR="00FF5FBC" w:rsidRPr="00FF5FBC">
        <w:rPr>
          <w:lang w:val="id-ID"/>
        </w:rPr>
        <w:t>Fitur Dashboard</w:t>
      </w:r>
      <w:r w:rsidR="00FF5FBC">
        <w:rPr>
          <w:lang w:val="id-ID"/>
        </w:rPr>
        <w:t xml:space="preserve"> wordpress</w:t>
      </w:r>
      <w:r w:rsidR="00FF5FBC" w:rsidRPr="00FF5FBC">
        <w:rPr>
          <w:lang w:val="id-ID"/>
        </w:rPr>
        <w:t xml:space="preserve">, </w:t>
      </w:r>
      <w:r w:rsidR="00FF5FBC">
        <w:rPr>
          <w:lang w:val="id-ID"/>
        </w:rPr>
        <w:t>mengumpulkan</w:t>
      </w:r>
      <w:r w:rsidR="00FF5FBC" w:rsidRPr="00FF5FBC">
        <w:rPr>
          <w:lang w:val="id-ID"/>
        </w:rPr>
        <w:t xml:space="preserve"> Data dan Informasi, , </w:t>
      </w:r>
      <w:r w:rsidR="00FF5FBC">
        <w:rPr>
          <w:lang w:val="id-ID"/>
        </w:rPr>
        <w:t xml:space="preserve">membuat Konten Sosial Media. </w:t>
      </w:r>
      <w:r w:rsidR="00FF5FBC">
        <w:rPr>
          <w:lang w:val="id-ID"/>
        </w:rPr>
        <w:lastRenderedPageBreak/>
        <w:t>menggunakan</w:t>
      </w:r>
      <w:r w:rsidR="00FF5FBC" w:rsidRPr="00FF5FBC">
        <w:rPr>
          <w:lang w:val="id-ID"/>
        </w:rPr>
        <w:t xml:space="preserve"> Manual Book sebagai Modul Pembelajaran dalam </w:t>
      </w:r>
      <w:r w:rsidR="00FF5FBC">
        <w:rPr>
          <w:lang w:val="id-ID"/>
        </w:rPr>
        <w:t xml:space="preserve">mengelola Dashboard Wordpress, </w:t>
      </w:r>
      <w:r w:rsidR="00FF5FBC" w:rsidRPr="00FF5FBC">
        <w:rPr>
          <w:lang w:val="id-ID"/>
        </w:rPr>
        <w:t>Pengenalan dan penjelasan Cpanel dan Hpanel</w:t>
      </w:r>
      <w:r w:rsidR="002F3F90">
        <w:rPr>
          <w:lang w:val="id-ID"/>
        </w:rPr>
        <w:t>.</w:t>
      </w:r>
    </w:p>
    <w:p w:rsidR="00835AAB" w:rsidRDefault="00835AAB" w:rsidP="00FA569A">
      <w:pPr>
        <w:tabs>
          <w:tab w:val="left" w:pos="720"/>
        </w:tabs>
        <w:jc w:val="both"/>
        <w:rPr>
          <w:b/>
        </w:rPr>
      </w:pPr>
    </w:p>
    <w:p w:rsidR="00A23108" w:rsidRPr="002E36A8" w:rsidRDefault="00A23108" w:rsidP="00FA569A">
      <w:pPr>
        <w:tabs>
          <w:tab w:val="left" w:pos="720"/>
        </w:tabs>
        <w:jc w:val="both"/>
        <w:rPr>
          <w:b/>
        </w:rPr>
      </w:pPr>
    </w:p>
    <w:p w:rsidR="003921D4" w:rsidRPr="002E36A8" w:rsidRDefault="003921D4" w:rsidP="003921D4">
      <w:pPr>
        <w:pStyle w:val="ListParagraph"/>
        <w:tabs>
          <w:tab w:val="left" w:pos="3396"/>
        </w:tabs>
        <w:ind w:left="0"/>
        <w:jc w:val="both"/>
        <w:rPr>
          <w:b/>
          <w:lang w:val="id-ID"/>
        </w:rPr>
      </w:pPr>
      <w:r w:rsidRPr="002E36A8">
        <w:rPr>
          <w:b/>
        </w:rPr>
        <w:t>DAFTAR PUSTAKA</w:t>
      </w:r>
    </w:p>
    <w:p w:rsidR="00202813" w:rsidRPr="002E36A8" w:rsidRDefault="00202813" w:rsidP="00FA569A">
      <w:pPr>
        <w:tabs>
          <w:tab w:val="left" w:pos="720"/>
        </w:tabs>
        <w:jc w:val="both"/>
        <w:rPr>
          <w:b/>
        </w:rPr>
      </w:pPr>
    </w:p>
    <w:p w:rsidR="001054F9" w:rsidRPr="001054F9" w:rsidRDefault="00202813" w:rsidP="001054F9">
      <w:pPr>
        <w:widowControl w:val="0"/>
        <w:autoSpaceDE w:val="0"/>
        <w:autoSpaceDN w:val="0"/>
        <w:adjustRightInd w:val="0"/>
        <w:ind w:left="480" w:hanging="480"/>
        <w:rPr>
          <w:noProof/>
        </w:rPr>
      </w:pPr>
      <w:r w:rsidRPr="002E36A8">
        <w:rPr>
          <w:b/>
        </w:rPr>
        <w:fldChar w:fldCharType="begin" w:fldLock="1"/>
      </w:r>
      <w:r w:rsidRPr="002E36A8">
        <w:rPr>
          <w:b/>
        </w:rPr>
        <w:instrText xml:space="preserve">ADDIN Mendeley Bibliography CSL_BIBLIOGRAPHY </w:instrText>
      </w:r>
      <w:r w:rsidRPr="002E36A8">
        <w:rPr>
          <w:b/>
        </w:rPr>
        <w:fldChar w:fldCharType="separate"/>
      </w:r>
      <w:r w:rsidR="001054F9" w:rsidRPr="001054F9">
        <w:rPr>
          <w:noProof/>
        </w:rPr>
        <w:t xml:space="preserve">Alkalah, C. (2016). </w:t>
      </w:r>
      <w:r w:rsidR="001054F9" w:rsidRPr="001054F9">
        <w:rPr>
          <w:i/>
          <w:iCs/>
          <w:noProof/>
        </w:rPr>
        <w:t>PELATIHAN DARING PEMBUATAN DAN DESAIN SERTA MANAJEMEN KONTEN WEBSITE UNTUK STAF DAN PANWASCAM BAWASLU SLEMAN</w:t>
      </w:r>
      <w:r w:rsidR="001054F9" w:rsidRPr="001054F9">
        <w:rPr>
          <w:noProof/>
        </w:rPr>
        <w:t xml:space="preserve">. </w:t>
      </w:r>
      <w:r w:rsidR="001054F9" w:rsidRPr="001054F9">
        <w:rPr>
          <w:i/>
          <w:iCs/>
          <w:noProof/>
        </w:rPr>
        <w:t>19</w:t>
      </w:r>
      <w:r w:rsidR="001054F9" w:rsidRPr="001054F9">
        <w:rPr>
          <w:noProof/>
        </w:rPr>
        <w:t>(5), 1–23.</w:t>
      </w:r>
    </w:p>
    <w:p w:rsidR="001054F9" w:rsidRPr="001054F9" w:rsidRDefault="001054F9" w:rsidP="001054F9">
      <w:pPr>
        <w:widowControl w:val="0"/>
        <w:autoSpaceDE w:val="0"/>
        <w:autoSpaceDN w:val="0"/>
        <w:adjustRightInd w:val="0"/>
        <w:ind w:left="480" w:hanging="480"/>
        <w:rPr>
          <w:noProof/>
        </w:rPr>
      </w:pPr>
      <w:r w:rsidRPr="001054F9">
        <w:rPr>
          <w:noProof/>
        </w:rPr>
        <w:t xml:space="preserve">DSP3A. (2023). </w:t>
      </w:r>
      <w:r w:rsidRPr="001054F9">
        <w:rPr>
          <w:i/>
          <w:iCs/>
          <w:noProof/>
        </w:rPr>
        <w:t>Dinas Sosial, Pemberdayaan Perempuan dan Perlindungan Anak</w:t>
      </w:r>
      <w:r w:rsidRPr="001054F9">
        <w:rPr>
          <w:noProof/>
        </w:rPr>
        <w:t>. Https://Dinsosbengkayang.Com/. https://dinsosbengkayang.com/</w:t>
      </w:r>
    </w:p>
    <w:p w:rsidR="001054F9" w:rsidRPr="001054F9" w:rsidRDefault="001054F9" w:rsidP="001054F9">
      <w:pPr>
        <w:widowControl w:val="0"/>
        <w:autoSpaceDE w:val="0"/>
        <w:autoSpaceDN w:val="0"/>
        <w:adjustRightInd w:val="0"/>
        <w:ind w:left="480" w:hanging="480"/>
        <w:rPr>
          <w:noProof/>
        </w:rPr>
      </w:pPr>
      <w:r w:rsidRPr="001054F9">
        <w:rPr>
          <w:noProof/>
        </w:rPr>
        <w:t xml:space="preserve">Informasi, S., Sains, F., &amp; Labuhanbatu, U. (2024). </w:t>
      </w:r>
      <w:r w:rsidRPr="001054F9">
        <w:rPr>
          <w:i/>
          <w:iCs/>
          <w:noProof/>
        </w:rPr>
        <w:t>Pelatihan E-Commerce Berbasis Website Menggunakan CMS Prestashop Untuk Para Mahasiswa Yang Ingin Mulai Berwirausaha</w:t>
      </w:r>
      <w:r w:rsidRPr="001054F9">
        <w:rPr>
          <w:noProof/>
        </w:rPr>
        <w:t xml:space="preserve">. </w:t>
      </w:r>
      <w:r w:rsidRPr="001054F9">
        <w:rPr>
          <w:i/>
          <w:iCs/>
          <w:noProof/>
        </w:rPr>
        <w:t>1</w:t>
      </w:r>
      <w:r w:rsidRPr="001054F9">
        <w:rPr>
          <w:noProof/>
        </w:rPr>
        <w:t>, 15–22.</w:t>
      </w:r>
    </w:p>
    <w:p w:rsidR="001054F9" w:rsidRPr="001054F9" w:rsidRDefault="001054F9" w:rsidP="001054F9">
      <w:pPr>
        <w:widowControl w:val="0"/>
        <w:autoSpaceDE w:val="0"/>
        <w:autoSpaceDN w:val="0"/>
        <w:adjustRightInd w:val="0"/>
        <w:ind w:left="480" w:hanging="480"/>
        <w:rPr>
          <w:noProof/>
        </w:rPr>
      </w:pPr>
      <w:r w:rsidRPr="001054F9">
        <w:rPr>
          <w:noProof/>
        </w:rPr>
        <w:t xml:space="preserve">Pendahuluan, L. (2023). </w:t>
      </w:r>
      <w:r w:rsidRPr="001054F9">
        <w:rPr>
          <w:i/>
          <w:iCs/>
          <w:noProof/>
        </w:rPr>
        <w:t>PEMBUATAN WEBSITE DINAS SOSIAL PEMBERDAYAAN PEREMPUAN DAN PERLINDUNGAN ANAK KABUPATEN BENGKAYANG</w:t>
      </w:r>
      <w:r w:rsidRPr="001054F9">
        <w:rPr>
          <w:noProof/>
        </w:rPr>
        <w:t>.</w:t>
      </w:r>
    </w:p>
    <w:p w:rsidR="001054F9" w:rsidRPr="001054F9" w:rsidRDefault="001054F9" w:rsidP="001054F9">
      <w:pPr>
        <w:widowControl w:val="0"/>
        <w:autoSpaceDE w:val="0"/>
        <w:autoSpaceDN w:val="0"/>
        <w:adjustRightInd w:val="0"/>
        <w:ind w:left="480" w:hanging="480"/>
        <w:rPr>
          <w:noProof/>
        </w:rPr>
      </w:pPr>
      <w:r w:rsidRPr="001054F9">
        <w:rPr>
          <w:noProof/>
        </w:rPr>
        <w:t xml:space="preserve">Santosa, S., &amp; Ismaya, H. (2021). Perancangan Sistem Informasi </w:t>
      </w:r>
      <w:r w:rsidRPr="001054F9">
        <w:rPr>
          <w:noProof/>
        </w:rPr>
        <w:lastRenderedPageBreak/>
        <w:t xml:space="preserve">Penjualan Menggunakan Cms Wordpress Pada Toko Importir Laptop Bandung. </w:t>
      </w:r>
      <w:r w:rsidRPr="001054F9">
        <w:rPr>
          <w:i/>
          <w:iCs/>
          <w:noProof/>
        </w:rPr>
        <w:t>Jurnal Bisnis Dan Pemasaran</w:t>
      </w:r>
      <w:r w:rsidRPr="001054F9">
        <w:rPr>
          <w:noProof/>
        </w:rPr>
        <w:t xml:space="preserve">, </w:t>
      </w:r>
      <w:r w:rsidRPr="001054F9">
        <w:rPr>
          <w:i/>
          <w:iCs/>
          <w:noProof/>
        </w:rPr>
        <w:t>11</w:t>
      </w:r>
      <w:r w:rsidRPr="001054F9">
        <w:rPr>
          <w:noProof/>
        </w:rPr>
        <w:t>(1), 1–8.</w:t>
      </w:r>
    </w:p>
    <w:p w:rsidR="001054F9" w:rsidRPr="001054F9" w:rsidRDefault="001054F9" w:rsidP="001054F9">
      <w:pPr>
        <w:widowControl w:val="0"/>
        <w:autoSpaceDE w:val="0"/>
        <w:autoSpaceDN w:val="0"/>
        <w:adjustRightInd w:val="0"/>
        <w:ind w:left="480" w:hanging="480"/>
        <w:rPr>
          <w:noProof/>
        </w:rPr>
      </w:pPr>
      <w:r w:rsidRPr="001054F9">
        <w:rPr>
          <w:noProof/>
        </w:rPr>
        <w:t xml:space="preserve">Sariyun Naja Anwar, R. Soelistijadi, Sri Eniyati, &amp; Saefurrohman. (2024). Pendampingan dan Penerapan Wordpress dalam Pengelolaan Website di KONI Kabupaten Kendal. </w:t>
      </w:r>
      <w:r w:rsidRPr="001054F9">
        <w:rPr>
          <w:i/>
          <w:iCs/>
          <w:noProof/>
        </w:rPr>
        <w:t>JURPIKAT (Jurnal Pengabdian Kepada Masyarakat)</w:t>
      </w:r>
      <w:r w:rsidRPr="001054F9">
        <w:rPr>
          <w:noProof/>
        </w:rPr>
        <w:t xml:space="preserve">, </w:t>
      </w:r>
      <w:r w:rsidRPr="001054F9">
        <w:rPr>
          <w:i/>
          <w:iCs/>
          <w:noProof/>
        </w:rPr>
        <w:t>5</w:t>
      </w:r>
      <w:r w:rsidRPr="001054F9">
        <w:rPr>
          <w:noProof/>
        </w:rPr>
        <w:t>(2), 387–400. https://doi.org/10.37339/jurpikat.v5i2.1674</w:t>
      </w:r>
    </w:p>
    <w:p w:rsidR="001054F9" w:rsidRPr="001054F9" w:rsidRDefault="001054F9" w:rsidP="001054F9">
      <w:pPr>
        <w:widowControl w:val="0"/>
        <w:autoSpaceDE w:val="0"/>
        <w:autoSpaceDN w:val="0"/>
        <w:adjustRightInd w:val="0"/>
        <w:ind w:left="480" w:hanging="480"/>
        <w:rPr>
          <w:noProof/>
        </w:rPr>
      </w:pPr>
      <w:r w:rsidRPr="001054F9">
        <w:rPr>
          <w:noProof/>
        </w:rPr>
        <w:t xml:space="preserve">Stikom Bali, I. (n.d.). </w:t>
      </w:r>
      <w:r w:rsidRPr="001054F9">
        <w:rPr>
          <w:i/>
          <w:iCs/>
          <w:noProof/>
        </w:rPr>
        <w:t>Pemanfaatan Website Sebagai Media Promosi dalam Pengolahan Sampah Plastik pada PT. Cipta Daur Ulang 1* I Made Arya Budhi Saputra, 2 I Made Bhaskara Gautama</w:t>
      </w:r>
      <w:r w:rsidRPr="001054F9">
        <w:rPr>
          <w:noProof/>
        </w:rPr>
        <w:t xml:space="preserve">. </w:t>
      </w:r>
      <w:r w:rsidRPr="001054F9">
        <w:rPr>
          <w:i/>
          <w:iCs/>
          <w:noProof/>
        </w:rPr>
        <w:t>2</w:t>
      </w:r>
      <w:r w:rsidRPr="001054F9">
        <w:rPr>
          <w:noProof/>
        </w:rPr>
        <w:t>(3), 26–32.</w:t>
      </w:r>
    </w:p>
    <w:p w:rsidR="001054F9" w:rsidRPr="001054F9" w:rsidRDefault="001054F9" w:rsidP="001054F9">
      <w:pPr>
        <w:widowControl w:val="0"/>
        <w:autoSpaceDE w:val="0"/>
        <w:autoSpaceDN w:val="0"/>
        <w:adjustRightInd w:val="0"/>
        <w:ind w:left="480" w:hanging="480"/>
        <w:rPr>
          <w:noProof/>
        </w:rPr>
      </w:pPr>
      <w:r w:rsidRPr="001054F9">
        <w:rPr>
          <w:noProof/>
        </w:rPr>
        <w:t xml:space="preserve">Zamroni, M. I., Diana, A., &amp; Achadiani, D. (2022). Penerapan E-Commerce Berbasis Content Management System (CMS) Dengan Metode Business Model Canvas (BMC) Pada Toko Fajar Collection. </w:t>
      </w:r>
      <w:r w:rsidRPr="001054F9">
        <w:rPr>
          <w:i/>
          <w:iCs/>
          <w:noProof/>
        </w:rPr>
        <w:t>Jurnal Budiluhur</w:t>
      </w:r>
      <w:r w:rsidRPr="001054F9">
        <w:rPr>
          <w:noProof/>
        </w:rPr>
        <w:t xml:space="preserve">, </w:t>
      </w:r>
      <w:r w:rsidRPr="001054F9">
        <w:rPr>
          <w:i/>
          <w:iCs/>
          <w:noProof/>
        </w:rPr>
        <w:t>19</w:t>
      </w:r>
      <w:r w:rsidRPr="001054F9">
        <w:rPr>
          <w:noProof/>
        </w:rPr>
        <w:t>(1), 1–8. https://scholar.https//journal.budiluhur.ac.id/index.php/bit/article/download/1725/1171</w:t>
      </w:r>
    </w:p>
    <w:p w:rsidR="00202813" w:rsidRPr="002E36A8" w:rsidRDefault="00202813" w:rsidP="00835AAB">
      <w:pPr>
        <w:widowControl w:val="0"/>
        <w:autoSpaceDE w:val="0"/>
        <w:autoSpaceDN w:val="0"/>
        <w:adjustRightInd w:val="0"/>
        <w:ind w:left="480" w:hanging="480"/>
        <w:jc w:val="both"/>
        <w:rPr>
          <w:b/>
        </w:rPr>
        <w:sectPr w:rsidR="00202813" w:rsidRPr="002E36A8" w:rsidSect="00035524">
          <w:type w:val="continuous"/>
          <w:pgSz w:w="11907" w:h="16839" w:code="9"/>
          <w:pgMar w:top="2268" w:right="1701" w:bottom="1701" w:left="1701" w:header="720" w:footer="720" w:gutter="0"/>
          <w:cols w:num="2" w:space="454"/>
          <w:docGrid w:linePitch="360"/>
        </w:sectPr>
      </w:pPr>
      <w:r w:rsidRPr="002E36A8">
        <w:rPr>
          <w:b/>
        </w:rPr>
        <w:fldChar w:fldCharType="end"/>
      </w:r>
    </w:p>
    <w:p w:rsidR="00D56051" w:rsidRPr="002E36A8" w:rsidRDefault="00D56051" w:rsidP="007952D5">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7CC3" w:rsidRDefault="00507CC3" w:rsidP="00D47E83">
      <w:r>
        <w:separator/>
      </w:r>
    </w:p>
  </w:endnote>
  <w:endnote w:type="continuationSeparator" w:id="0">
    <w:p w:rsidR="00507CC3" w:rsidRDefault="00507CC3"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7CC3" w:rsidRDefault="00507CC3" w:rsidP="00D47E83">
      <w:r>
        <w:separator/>
      </w:r>
    </w:p>
  </w:footnote>
  <w:footnote w:type="continuationSeparator" w:id="0">
    <w:p w:rsidR="00507CC3" w:rsidRDefault="00507CC3" w:rsidP="00D47E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35C00"/>
    <w:multiLevelType w:val="hybridMultilevel"/>
    <w:tmpl w:val="587284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0AFC16BB"/>
    <w:multiLevelType w:val="hybridMultilevel"/>
    <w:tmpl w:val="7DB29D7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
  </w:num>
  <w:num w:numId="2">
    <w:abstractNumId w:val="1"/>
  </w:num>
  <w:num w:numId="3">
    <w:abstractNumId w:val="4"/>
  </w:num>
  <w:num w:numId="4">
    <w:abstractNumId w:val="2"/>
  </w:num>
  <w:num w:numId="5">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7E83"/>
    <w:rsid w:val="00002C57"/>
    <w:rsid w:val="000107D1"/>
    <w:rsid w:val="00012A0A"/>
    <w:rsid w:val="000164F0"/>
    <w:rsid w:val="00035524"/>
    <w:rsid w:val="000430E1"/>
    <w:rsid w:val="00053AAD"/>
    <w:rsid w:val="000662FE"/>
    <w:rsid w:val="0006709B"/>
    <w:rsid w:val="00070849"/>
    <w:rsid w:val="00096335"/>
    <w:rsid w:val="000A2970"/>
    <w:rsid w:val="000A5B6F"/>
    <w:rsid w:val="000B4C0A"/>
    <w:rsid w:val="000C0BE0"/>
    <w:rsid w:val="000C2FB0"/>
    <w:rsid w:val="000C6100"/>
    <w:rsid w:val="000C67B9"/>
    <w:rsid w:val="000D11BE"/>
    <w:rsid w:val="000D1ABF"/>
    <w:rsid w:val="000D3BBF"/>
    <w:rsid w:val="000D5C04"/>
    <w:rsid w:val="001040C8"/>
    <w:rsid w:val="001054F9"/>
    <w:rsid w:val="001242B3"/>
    <w:rsid w:val="0013379B"/>
    <w:rsid w:val="001340A9"/>
    <w:rsid w:val="00145F11"/>
    <w:rsid w:val="001572EC"/>
    <w:rsid w:val="00157CF0"/>
    <w:rsid w:val="00174162"/>
    <w:rsid w:val="00184D2A"/>
    <w:rsid w:val="00196E4B"/>
    <w:rsid w:val="001A2559"/>
    <w:rsid w:val="001A467C"/>
    <w:rsid w:val="001B023E"/>
    <w:rsid w:val="001B0E76"/>
    <w:rsid w:val="001E0C6A"/>
    <w:rsid w:val="001F3D80"/>
    <w:rsid w:val="00202813"/>
    <w:rsid w:val="00204EFA"/>
    <w:rsid w:val="00210C45"/>
    <w:rsid w:val="00215453"/>
    <w:rsid w:val="0021593E"/>
    <w:rsid w:val="00220AC8"/>
    <w:rsid w:val="00234174"/>
    <w:rsid w:val="00241EE6"/>
    <w:rsid w:val="00253E77"/>
    <w:rsid w:val="0025526F"/>
    <w:rsid w:val="00255D95"/>
    <w:rsid w:val="002566E3"/>
    <w:rsid w:val="002622C9"/>
    <w:rsid w:val="00270FA9"/>
    <w:rsid w:val="00286AA5"/>
    <w:rsid w:val="002921C6"/>
    <w:rsid w:val="002959D2"/>
    <w:rsid w:val="002A2FCA"/>
    <w:rsid w:val="002B1871"/>
    <w:rsid w:val="002B2F91"/>
    <w:rsid w:val="002E0091"/>
    <w:rsid w:val="002E1B43"/>
    <w:rsid w:val="002E36A8"/>
    <w:rsid w:val="002E419C"/>
    <w:rsid w:val="002F3F90"/>
    <w:rsid w:val="0032128D"/>
    <w:rsid w:val="003216EE"/>
    <w:rsid w:val="00326C2D"/>
    <w:rsid w:val="00335925"/>
    <w:rsid w:val="003433C5"/>
    <w:rsid w:val="00352C27"/>
    <w:rsid w:val="00361A47"/>
    <w:rsid w:val="00380B4E"/>
    <w:rsid w:val="003921D4"/>
    <w:rsid w:val="003A0AB4"/>
    <w:rsid w:val="003A39F6"/>
    <w:rsid w:val="003B42BB"/>
    <w:rsid w:val="003E0B78"/>
    <w:rsid w:val="00404792"/>
    <w:rsid w:val="00415035"/>
    <w:rsid w:val="004301CF"/>
    <w:rsid w:val="00431BCC"/>
    <w:rsid w:val="00435B8A"/>
    <w:rsid w:val="004471C5"/>
    <w:rsid w:val="00461435"/>
    <w:rsid w:val="00472CB3"/>
    <w:rsid w:val="00496CC9"/>
    <w:rsid w:val="004A191A"/>
    <w:rsid w:val="004C57F9"/>
    <w:rsid w:val="004D6D08"/>
    <w:rsid w:val="004E0678"/>
    <w:rsid w:val="004E1A8F"/>
    <w:rsid w:val="004E1BEC"/>
    <w:rsid w:val="00502063"/>
    <w:rsid w:val="00507CC3"/>
    <w:rsid w:val="005163EA"/>
    <w:rsid w:val="00523AE2"/>
    <w:rsid w:val="00533B85"/>
    <w:rsid w:val="0055042F"/>
    <w:rsid w:val="005600AE"/>
    <w:rsid w:val="00573FBA"/>
    <w:rsid w:val="00590448"/>
    <w:rsid w:val="005A499C"/>
    <w:rsid w:val="005B5B40"/>
    <w:rsid w:val="005D48F7"/>
    <w:rsid w:val="005F4DD9"/>
    <w:rsid w:val="0060055A"/>
    <w:rsid w:val="00606EEC"/>
    <w:rsid w:val="00620D8E"/>
    <w:rsid w:val="00620F17"/>
    <w:rsid w:val="00621F1E"/>
    <w:rsid w:val="00627B70"/>
    <w:rsid w:val="006379AC"/>
    <w:rsid w:val="006434F1"/>
    <w:rsid w:val="00643D6C"/>
    <w:rsid w:val="00644D53"/>
    <w:rsid w:val="0065236F"/>
    <w:rsid w:val="006550E3"/>
    <w:rsid w:val="006620A7"/>
    <w:rsid w:val="00671E95"/>
    <w:rsid w:val="006879BB"/>
    <w:rsid w:val="0069212C"/>
    <w:rsid w:val="006979CE"/>
    <w:rsid w:val="006B4BB8"/>
    <w:rsid w:val="006C29A3"/>
    <w:rsid w:val="006C66D3"/>
    <w:rsid w:val="006C68A9"/>
    <w:rsid w:val="006D0FDF"/>
    <w:rsid w:val="006F69C6"/>
    <w:rsid w:val="00712D75"/>
    <w:rsid w:val="00712FB3"/>
    <w:rsid w:val="00722D3C"/>
    <w:rsid w:val="00727D52"/>
    <w:rsid w:val="007356AC"/>
    <w:rsid w:val="00743182"/>
    <w:rsid w:val="00744C2E"/>
    <w:rsid w:val="0074584B"/>
    <w:rsid w:val="00745B80"/>
    <w:rsid w:val="007547A2"/>
    <w:rsid w:val="00757009"/>
    <w:rsid w:val="00762A71"/>
    <w:rsid w:val="00765A55"/>
    <w:rsid w:val="0076663A"/>
    <w:rsid w:val="00780D61"/>
    <w:rsid w:val="00784F88"/>
    <w:rsid w:val="00793FD3"/>
    <w:rsid w:val="007952D5"/>
    <w:rsid w:val="007A1CFC"/>
    <w:rsid w:val="007A76E7"/>
    <w:rsid w:val="007B4741"/>
    <w:rsid w:val="007B5F5A"/>
    <w:rsid w:val="007C357B"/>
    <w:rsid w:val="007D1270"/>
    <w:rsid w:val="007D144B"/>
    <w:rsid w:val="007D6967"/>
    <w:rsid w:val="007E71BB"/>
    <w:rsid w:val="007F288D"/>
    <w:rsid w:val="007F4467"/>
    <w:rsid w:val="007F5CA2"/>
    <w:rsid w:val="00817BC1"/>
    <w:rsid w:val="0082012E"/>
    <w:rsid w:val="00823219"/>
    <w:rsid w:val="00835AAB"/>
    <w:rsid w:val="008518C5"/>
    <w:rsid w:val="00880510"/>
    <w:rsid w:val="0088127F"/>
    <w:rsid w:val="008902B6"/>
    <w:rsid w:val="00896413"/>
    <w:rsid w:val="00897132"/>
    <w:rsid w:val="008B3D2F"/>
    <w:rsid w:val="008C686E"/>
    <w:rsid w:val="008E7382"/>
    <w:rsid w:val="008F2757"/>
    <w:rsid w:val="009108B1"/>
    <w:rsid w:val="00914F2D"/>
    <w:rsid w:val="0092199E"/>
    <w:rsid w:val="00934F89"/>
    <w:rsid w:val="0093732B"/>
    <w:rsid w:val="009446EE"/>
    <w:rsid w:val="00947842"/>
    <w:rsid w:val="00947912"/>
    <w:rsid w:val="009513AF"/>
    <w:rsid w:val="00953A29"/>
    <w:rsid w:val="009A2986"/>
    <w:rsid w:val="009C5DCE"/>
    <w:rsid w:val="009E38B5"/>
    <w:rsid w:val="00A03ADB"/>
    <w:rsid w:val="00A05F53"/>
    <w:rsid w:val="00A10702"/>
    <w:rsid w:val="00A11E5D"/>
    <w:rsid w:val="00A142B8"/>
    <w:rsid w:val="00A14EB8"/>
    <w:rsid w:val="00A1526E"/>
    <w:rsid w:val="00A157C7"/>
    <w:rsid w:val="00A23108"/>
    <w:rsid w:val="00A44F08"/>
    <w:rsid w:val="00A7092D"/>
    <w:rsid w:val="00A7151F"/>
    <w:rsid w:val="00A72D26"/>
    <w:rsid w:val="00A81291"/>
    <w:rsid w:val="00AA5C4A"/>
    <w:rsid w:val="00AB0223"/>
    <w:rsid w:val="00AB6C16"/>
    <w:rsid w:val="00AC2D38"/>
    <w:rsid w:val="00AC4722"/>
    <w:rsid w:val="00AD65D0"/>
    <w:rsid w:val="00AE50FD"/>
    <w:rsid w:val="00AE54F2"/>
    <w:rsid w:val="00AF52E9"/>
    <w:rsid w:val="00B10EB4"/>
    <w:rsid w:val="00B160C2"/>
    <w:rsid w:val="00B173FD"/>
    <w:rsid w:val="00B215E1"/>
    <w:rsid w:val="00B34E79"/>
    <w:rsid w:val="00B5306F"/>
    <w:rsid w:val="00B571AB"/>
    <w:rsid w:val="00B60465"/>
    <w:rsid w:val="00B66C33"/>
    <w:rsid w:val="00B75CFF"/>
    <w:rsid w:val="00B866CF"/>
    <w:rsid w:val="00B90B92"/>
    <w:rsid w:val="00BA2188"/>
    <w:rsid w:val="00BA3981"/>
    <w:rsid w:val="00BA3C29"/>
    <w:rsid w:val="00BB5DAF"/>
    <w:rsid w:val="00BD530C"/>
    <w:rsid w:val="00BF0F47"/>
    <w:rsid w:val="00BF5CC0"/>
    <w:rsid w:val="00C043E6"/>
    <w:rsid w:val="00C11429"/>
    <w:rsid w:val="00C32FB8"/>
    <w:rsid w:val="00C571C5"/>
    <w:rsid w:val="00C856B5"/>
    <w:rsid w:val="00C86DF2"/>
    <w:rsid w:val="00C906B8"/>
    <w:rsid w:val="00C914F0"/>
    <w:rsid w:val="00CA5E9F"/>
    <w:rsid w:val="00CB40AE"/>
    <w:rsid w:val="00CD0167"/>
    <w:rsid w:val="00CD570A"/>
    <w:rsid w:val="00D0666C"/>
    <w:rsid w:val="00D07FA4"/>
    <w:rsid w:val="00D17467"/>
    <w:rsid w:val="00D47E83"/>
    <w:rsid w:val="00D519B5"/>
    <w:rsid w:val="00D547B4"/>
    <w:rsid w:val="00D56051"/>
    <w:rsid w:val="00D57864"/>
    <w:rsid w:val="00D60C4F"/>
    <w:rsid w:val="00D6222B"/>
    <w:rsid w:val="00D83D5D"/>
    <w:rsid w:val="00D95598"/>
    <w:rsid w:val="00DC72A8"/>
    <w:rsid w:val="00DD2F70"/>
    <w:rsid w:val="00DE00FC"/>
    <w:rsid w:val="00DE3772"/>
    <w:rsid w:val="00DE3D92"/>
    <w:rsid w:val="00DF2065"/>
    <w:rsid w:val="00E02CDB"/>
    <w:rsid w:val="00E55E72"/>
    <w:rsid w:val="00E65599"/>
    <w:rsid w:val="00E72020"/>
    <w:rsid w:val="00E76B12"/>
    <w:rsid w:val="00E80BA7"/>
    <w:rsid w:val="00E91F6E"/>
    <w:rsid w:val="00EA19A5"/>
    <w:rsid w:val="00EA315D"/>
    <w:rsid w:val="00EB613A"/>
    <w:rsid w:val="00EC7D6A"/>
    <w:rsid w:val="00ED3D11"/>
    <w:rsid w:val="00EE2F4B"/>
    <w:rsid w:val="00EF06A4"/>
    <w:rsid w:val="00F01578"/>
    <w:rsid w:val="00F0189D"/>
    <w:rsid w:val="00F072E1"/>
    <w:rsid w:val="00F14D80"/>
    <w:rsid w:val="00F26BEC"/>
    <w:rsid w:val="00F27333"/>
    <w:rsid w:val="00F519CC"/>
    <w:rsid w:val="00F60481"/>
    <w:rsid w:val="00F734C5"/>
    <w:rsid w:val="00F80D66"/>
    <w:rsid w:val="00F87A04"/>
    <w:rsid w:val="00FA013E"/>
    <w:rsid w:val="00FA1377"/>
    <w:rsid w:val="00FA453F"/>
    <w:rsid w:val="00FA569A"/>
    <w:rsid w:val="00FB50DC"/>
    <w:rsid w:val="00FC26AB"/>
    <w:rsid w:val="00FC5F12"/>
    <w:rsid w:val="00FD2271"/>
    <w:rsid w:val="00FD7BDE"/>
    <w:rsid w:val="00FF5F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692E33D-2D06-4406-BA1B-B053288E2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710686660">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190340517">
      <w:bodyDiv w:val="1"/>
      <w:marLeft w:val="0"/>
      <w:marRight w:val="0"/>
      <w:marTop w:val="0"/>
      <w:marBottom w:val="0"/>
      <w:divBdr>
        <w:top w:val="none" w:sz="0" w:space="0" w:color="auto"/>
        <w:left w:val="none" w:sz="0" w:space="0" w:color="auto"/>
        <w:bottom w:val="none" w:sz="0" w:space="0" w:color="auto"/>
        <w:right w:val="none" w:sz="0" w:space="0" w:color="auto"/>
      </w:divBdr>
    </w:div>
    <w:div w:id="1221601245">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insosbengkayang.com/" TargetMode="Externa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12242D33-AEEF-4DA5-BE9B-84F440D8A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1</TotalTime>
  <Pages>7</Pages>
  <Words>4236</Words>
  <Characters>2414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Yuliana</cp:lastModifiedBy>
  <cp:revision>16</cp:revision>
  <cp:lastPrinted>2018-06-06T07:21:00Z</cp:lastPrinted>
  <dcterms:created xsi:type="dcterms:W3CDTF">2024-07-14T03:21:00Z</dcterms:created>
  <dcterms:modified xsi:type="dcterms:W3CDTF">2024-08-21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aca79a-6742-3bc2-b66f-f0ddac5c2f1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